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188DBF96" w:rsidR="00755D82" w:rsidRPr="0052320E" w:rsidRDefault="002521FF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思考题大</w:t>
      </w:r>
      <w:r w:rsidR="00C2554F" w:rsidRPr="0052320E">
        <w:rPr>
          <w:rFonts w:ascii="Times New Roman" w:hAnsi="Times New Roman" w:cs="Times New Roman"/>
        </w:rPr>
        <w:t>作业</w:t>
      </w:r>
      <w:r w:rsidR="001E3FD9">
        <w:rPr>
          <w:rFonts w:ascii="Times New Roman" w:hAnsi="Times New Roman" w:cs="Times New Roman" w:hint="eastAsia"/>
        </w:rPr>
        <w:t>——循环群的直和</w:t>
      </w:r>
    </w:p>
    <w:p w14:paraId="20A47FAD" w14:textId="3AEE6264" w:rsidR="001C7031" w:rsidRPr="0052320E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52320E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52320E">
        <w:rPr>
          <w:rFonts w:ascii="Times New Roman" w:eastAsia="黑体" w:hAnsi="Times New Roman" w:cs="Times New Roman"/>
          <w:noProof/>
          <w:szCs w:val="21"/>
        </w:rPr>
        <w:t xml:space="preserve">  </w:t>
      </w:r>
      <w:bookmarkStart w:id="0" w:name="_Hlk98355890"/>
      <w:r w:rsidR="00EC7578" w:rsidRPr="0052320E">
        <w:rPr>
          <w:rFonts w:ascii="Times New Roman" w:eastAsia="黑体" w:hAnsi="Times New Roman" w:cs="Times New Roman"/>
          <w:noProof/>
          <w:szCs w:val="21"/>
        </w:rPr>
        <w:t>516021910080</w:t>
      </w:r>
      <w:bookmarkEnd w:id="0"/>
    </w:p>
    <w:p w14:paraId="342FAFF0" w14:textId="37B95267" w:rsidR="00E02842" w:rsidRPr="0052320E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52320E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BD6483" w:rsidRPr="0052320E">
        <w:rPr>
          <w:rFonts w:ascii="Times New Roman" w:eastAsia="宋体" w:hAnsi="Times New Roman" w:cs="Times New Roman"/>
          <w:sz w:val="18"/>
          <w:szCs w:val="18"/>
        </w:rPr>
        <w:t>电子信息与电气工程学院</w:t>
      </w:r>
      <w:r w:rsidRPr="0052320E">
        <w:rPr>
          <w:rFonts w:ascii="Times New Roman" w:eastAsia="宋体" w:hAnsi="Times New Roman" w:cs="Times New Roman"/>
          <w:sz w:val="18"/>
          <w:szCs w:val="18"/>
        </w:rPr>
        <w:t>，上海</w:t>
      </w:r>
      <w:r w:rsidRPr="0052320E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52320E">
        <w:rPr>
          <w:rFonts w:ascii="Times New Roman" w:eastAsia="宋体" w:hAnsi="Times New Roman" w:cs="Times New Roman"/>
          <w:sz w:val="18"/>
          <w:szCs w:val="18"/>
        </w:rPr>
        <w:t>30</w:t>
      </w:r>
      <w:r w:rsidRPr="0052320E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24E04DA8" w14:textId="2AA09944" w:rsidR="00FB41B9" w:rsidRPr="009D34E4" w:rsidRDefault="008E0A54" w:rsidP="002029E3">
      <w:pPr>
        <w:pStyle w:val="a2"/>
      </w:pPr>
      <w:r w:rsidRPr="00042D6E">
        <w:rPr>
          <w:rStyle w:val="af6"/>
          <w:rFonts w:hint="eastAsia"/>
          <w:spacing w:val="100"/>
          <w:kern w:val="0"/>
          <w:fitText w:val="630" w:id="-1563145472"/>
        </w:rPr>
        <w:t>摘</w:t>
      </w:r>
      <w:r w:rsidRPr="00042D6E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1" w:name="_Toc101266168"/>
      <w:r w:rsidR="001347DF">
        <w:rPr>
          <w:rFonts w:hint="eastAsia"/>
        </w:rPr>
        <w:instrText>摘要</w:instrText>
      </w:r>
      <w:bookmarkEnd w:id="1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2029E3">
        <w:t>循环群的外直和未必是循环群</w:t>
      </w:r>
      <w:r w:rsidR="002029E3">
        <w:t>.</w:t>
      </w:r>
      <w:r w:rsidR="002029E3">
        <w:rPr>
          <w:rFonts w:hint="eastAsia"/>
        </w:rPr>
        <w:t xml:space="preserve"> </w:t>
      </w:r>
      <w:r w:rsidR="002029E3">
        <w:t>当两个循环群的阶互素时，它们的外直和是循环群</w:t>
      </w:r>
      <w:r w:rsidR="002029E3">
        <w:t xml:space="preserve">. </w:t>
      </w:r>
      <w:r w:rsidR="002029E3">
        <w:t>进而，有限</w:t>
      </w:r>
      <w:proofErr w:type="gramStart"/>
      <w:r w:rsidR="002029E3">
        <w:t>个群阶</w:t>
      </w:r>
      <w:proofErr w:type="gramEnd"/>
      <w:r w:rsidR="002029E3">
        <w:t>两两互素的循环群的外直和仍是循环群</w:t>
      </w:r>
      <w:r w:rsidR="002029E3">
        <w:t xml:space="preserve">. </w:t>
      </w:r>
      <w:r w:rsidR="002029E3">
        <w:t>另外，单位元群（是循环群）与任何循环群的直和都是循环群</w:t>
      </w:r>
      <w:r w:rsidR="002029E3">
        <w:t>.</w:t>
      </w:r>
      <w:r w:rsidR="002029E3">
        <w:rPr>
          <w:rFonts w:hint="eastAsia"/>
        </w:rPr>
        <w:t xml:space="preserve"> </w:t>
      </w:r>
      <w:r w:rsidR="002029E3">
        <w:t>有两个循环群</w:t>
      </w:r>
      <w:r w:rsidR="008F7F6A">
        <w:rPr>
          <w:rFonts w:hint="eastAsia"/>
        </w:rPr>
        <w:t>，</w:t>
      </w:r>
      <w:r w:rsidR="002029E3">
        <w:t>若它们的外直和是循环群，则它们必须且只需满足：有一个单位元群，或二者的阶互素</w:t>
      </w:r>
      <w:r w:rsidR="002029E3">
        <w:t xml:space="preserve">. </w:t>
      </w:r>
      <w:r w:rsidR="002029E3">
        <w:t>进而，有有限</w:t>
      </w:r>
      <w:proofErr w:type="gramStart"/>
      <w:r w:rsidR="002029E3">
        <w:t>个</w:t>
      </w:r>
      <w:proofErr w:type="gramEnd"/>
      <w:r w:rsidR="002029E3">
        <w:t>循环群</w:t>
      </w:r>
      <w:r w:rsidR="00F41B9D">
        <w:rPr>
          <w:rFonts w:hint="eastAsia"/>
        </w:rPr>
        <w:t>，</w:t>
      </w:r>
      <w:r w:rsidR="002029E3">
        <w:t>若它们的外直和是循环群，则它们必须且只需满足：只有一个非单位元群，</w:t>
      </w:r>
      <w:proofErr w:type="gramStart"/>
      <w:r w:rsidR="002029E3">
        <w:t>或阶两两</w:t>
      </w:r>
      <w:proofErr w:type="gramEnd"/>
      <w:r w:rsidR="002029E3">
        <w:t>互素</w:t>
      </w:r>
      <w:r w:rsidR="002029E3">
        <w:t>.</w:t>
      </w:r>
      <w:r w:rsidR="00C61E8E" w:rsidRPr="005F092C">
        <w:rPr>
          <w:highlight w:val="yellow"/>
        </w:rPr>
        <w:fldChar w:fldCharType="begin"/>
      </w:r>
      <w:r w:rsidR="00C61E8E" w:rsidRPr="005F092C">
        <w:rPr>
          <w:rFonts w:hint="eastAsia"/>
          <w:highlight w:val="yellow"/>
        </w:rPr>
        <w:instrText xml:space="preserve"> ADDIN EN.CITE &lt;EndNote&gt;&lt;Cite Hidden="1"&gt;&lt;Author&gt;</w:instrText>
      </w:r>
      <w:r w:rsidR="00C61E8E" w:rsidRPr="005F092C">
        <w:rPr>
          <w:rFonts w:hint="eastAsia"/>
          <w:highlight w:val="yellow"/>
        </w:rPr>
        <w:instrText>刘绍学</w:instrText>
      </w:r>
      <w:r w:rsidR="00C61E8E" w:rsidRPr="005F092C">
        <w:rPr>
          <w:rFonts w:hint="eastAsia"/>
          <w:highlight w:val="yellow"/>
        </w:rPr>
        <w:instrText>&lt;/Author&gt;&lt;Year&gt;2011&lt;/Year&gt;&lt;RecNum&gt;1&lt;/RecNum&gt;&lt;record&gt;&lt;rec-number&gt;1&lt;/rec-number&gt;&lt;foreign-keys&gt;&lt;key app="EN" db-id="f0tzvztajz0f21evdr25e22ttfdrdv9d50te" timestamp="1647949353"&gt;1&lt;/key&gt;&lt;/foreign-keys&gt;&lt;ref-type name="Book"&gt;6&lt;/ref-type&gt;&lt;contributors&gt;&lt;authors&gt;&lt;author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刘绍学</w:instrText>
      </w:r>
      <w:r w:rsidR="00C61E8E" w:rsidRPr="005F092C">
        <w:rPr>
          <w:rFonts w:hint="eastAsia"/>
          <w:highlight w:val="yellow"/>
        </w:rPr>
        <w:instrText>&lt;/style&gt;&lt;/author&gt;&lt;author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章璞</w:instrText>
      </w:r>
      <w:r w:rsidR="00C61E8E" w:rsidRPr="005F092C">
        <w:rPr>
          <w:rFonts w:hint="eastAsia"/>
          <w:highlight w:val="yellow"/>
        </w:rPr>
        <w:instrText>&lt;/style&gt;&lt;/author&gt;&lt;/authors&gt;&lt;/contributors&gt;&lt;titles&gt;&lt;title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近世代数导引</w:instrText>
      </w:r>
      <w:r w:rsidR="00C61E8E" w:rsidRPr="005F092C">
        <w:rPr>
          <w:rFonts w:hint="eastAsia"/>
          <w:highlight w:val="yellow"/>
        </w:rPr>
        <w:instrText>&lt;/style&gt;&lt;/title&gt;&lt;/titles&gt;&lt;edition&gt;1&lt;/edition&gt;&lt;reprint-edition&gt;4&lt;/reprint-edition&gt;&lt;dates&gt;&lt;year&gt;2011&lt;/year&gt;&lt;/dates&gt;&lt;pub-location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北京</w:instrText>
      </w:r>
      <w:r w:rsidR="00C61E8E" w:rsidRPr="005F092C">
        <w:rPr>
          <w:rFonts w:hint="eastAsia"/>
          <w:highlight w:val="yellow"/>
        </w:rPr>
        <w:instrText>&lt;/style&gt;&lt;/pub-location&gt;&lt;publisher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高等教育出版社</w:instrText>
      </w:r>
      <w:r w:rsidR="00C61E8E" w:rsidRPr="005F092C">
        <w:rPr>
          <w:rFonts w:hint="eastAsia"/>
          <w:highlight w:val="yellow"/>
        </w:rPr>
        <w:instrText>&lt;/style&gt;&lt;/publisher&gt;&lt;isbn&gt;978-7-04-029227-5&lt;/isbn&gt;&lt;urls&gt;&lt;/urls&gt;&lt;/record&gt;&lt;/Cite&gt;&lt;/EndNote&gt;</w:instrText>
      </w:r>
      <w:r w:rsidR="00C61E8E" w:rsidRPr="005F092C">
        <w:rPr>
          <w:highlight w:val="yellow"/>
        </w:rPr>
        <w:fldChar w:fldCharType="end"/>
      </w:r>
    </w:p>
    <w:p w14:paraId="4033BAFA" w14:textId="334E1359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7A3425">
        <w:rPr>
          <w:rFonts w:hint="eastAsia"/>
        </w:rPr>
        <w:t>词</w:t>
      </w:r>
      <w:r w:rsidR="007A3425">
        <w:rPr>
          <w:rFonts w:hint="eastAsia"/>
        </w:rPr>
        <w:t>1</w:t>
      </w:r>
      <w:r w:rsidR="007A3425">
        <w:rPr>
          <w:rFonts w:hint="eastAsia"/>
        </w:rPr>
        <w:t>，词</w:t>
      </w:r>
      <w:r w:rsidR="007A3425">
        <w:rPr>
          <w:rFonts w:hint="eastAsia"/>
        </w:rPr>
        <w:t>2</w:t>
      </w:r>
    </w:p>
    <w:p w14:paraId="76194AE6" w14:textId="13C50E44" w:rsidR="00B50C9C" w:rsidRPr="006117E4" w:rsidRDefault="00546C9E" w:rsidP="00A06EB2">
      <w:pPr>
        <w:pStyle w:val="af7"/>
      </w:pPr>
      <w:r w:rsidRPr="00546C9E">
        <w:t xml:space="preserve">Straight </w:t>
      </w:r>
      <w:r w:rsidR="009B4E5D" w:rsidRPr="00546C9E">
        <w:t>Sum of Circulating Groups</w:t>
      </w:r>
    </w:p>
    <w:p w14:paraId="435B4228" w14:textId="369BF397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 xml:space="preserve">Guorui Wei  </w:t>
      </w:r>
      <w:r w:rsidR="00EC7578" w:rsidRPr="00EC7578">
        <w:rPr>
          <w:rFonts w:ascii="Times New Roman" w:eastAsia="黑体" w:hAnsi="Times New Roman" w:cs="Times New Roman"/>
          <w:noProof/>
          <w:szCs w:val="21"/>
        </w:rPr>
        <w:t>516021910080</w:t>
      </w:r>
    </w:p>
    <w:p w14:paraId="1F05C1E3" w14:textId="2EED7BF3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="00DD7FD7" w:rsidRPr="00DD7FD7">
        <w:rPr>
          <w:rFonts w:ascii="Times New Roman" w:eastAsia="宋体" w:hAnsi="Times New Roman" w:cs="Times New Roman"/>
          <w:i/>
          <w:sz w:val="18"/>
          <w:szCs w:val="18"/>
        </w:rPr>
        <w:t>School of Electronic Information and Electrical Engineering</w:t>
      </w:r>
      <w:r w:rsidRPr="00B50C9C">
        <w:rPr>
          <w:rFonts w:ascii="Times New Roman" w:eastAsia="宋体" w:hAnsi="Times New Roman" w:cs="Times New Roman"/>
          <w:sz w:val="18"/>
          <w:szCs w:val="18"/>
        </w:rPr>
        <w:t>,</w:t>
      </w:r>
      <w:r w:rsidR="00DD7FD7">
        <w:rPr>
          <w:rFonts w:ascii="Times New Roman" w:eastAsia="宋体" w:hAnsi="Times New Roman" w:cs="Times New Roman"/>
          <w:sz w:val="18"/>
          <w:szCs w:val="18"/>
        </w:rPr>
        <w:br/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0B3C66B5" w14:textId="40B4C746" w:rsidR="006D10BF" w:rsidRPr="006D10BF" w:rsidRDefault="00A21DCF" w:rsidP="006D10BF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2" w:name="_Toc101266169"/>
      <w:r w:rsidR="009D6F80" w:rsidRPr="00423874">
        <w:rPr>
          <w:rStyle w:val="af6"/>
          <w:b/>
          <w:kern w:val="0"/>
        </w:rPr>
        <w:instrText>Abstract</w:instrText>
      </w:r>
      <w:bookmarkEnd w:id="2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7A3425" w:rsidRPr="007A3425">
        <w:rPr>
          <w:rFonts w:hint="eastAsia"/>
          <w:b/>
        </w:rPr>
        <w:t>:</w:t>
      </w:r>
      <w:r w:rsidR="007A3425">
        <w:t xml:space="preserve"> </w:t>
      </w:r>
      <w:r w:rsidR="00176628">
        <w:rPr>
          <w:rFonts w:hint="eastAsia"/>
        </w:rPr>
        <w:t>Ab</w:t>
      </w:r>
      <w:r w:rsidR="00176628">
        <w:t>stract.</w:t>
      </w:r>
    </w:p>
    <w:p w14:paraId="139DB7DE" w14:textId="598D1946" w:rsidR="0043577F" w:rsidRDefault="00811F99" w:rsidP="009747B0">
      <w:pPr>
        <w:pStyle w:val="a2"/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7A3425" w:rsidRPr="007A3425">
        <w:rPr>
          <w:rFonts w:hint="eastAsia"/>
          <w:b/>
        </w:rPr>
        <w:t>:</w:t>
      </w:r>
      <w:r w:rsidR="007A3425">
        <w:t xml:space="preserve"> keyword 1, keyword 2</w:t>
      </w:r>
    </w:p>
    <w:p w14:paraId="48D79DB0" w14:textId="412A6CD3" w:rsidR="007A3425" w:rsidRDefault="007A3425" w:rsidP="009747B0">
      <w:pPr>
        <w:pStyle w:val="a2"/>
        <w:sectPr w:rsidR="007A3425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2E04E9EC" w14:textId="2E6C3B3B" w:rsidR="002123D6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1266168" w:history="1">
            <w:r w:rsidR="002123D6" w:rsidRPr="009B1CCB">
              <w:rPr>
                <w:rStyle w:val="aa"/>
                <w:noProof/>
              </w:rPr>
              <w:t>摘要</w:t>
            </w:r>
            <w:r w:rsidR="002123D6">
              <w:rPr>
                <w:noProof/>
                <w:webHidden/>
              </w:rPr>
              <w:tab/>
            </w:r>
            <w:r w:rsidR="002123D6">
              <w:rPr>
                <w:noProof/>
                <w:webHidden/>
              </w:rPr>
              <w:fldChar w:fldCharType="begin"/>
            </w:r>
            <w:r w:rsidR="002123D6">
              <w:rPr>
                <w:noProof/>
                <w:webHidden/>
              </w:rPr>
              <w:instrText xml:space="preserve"> PAGEREF _Toc101266168 \h </w:instrText>
            </w:r>
            <w:r w:rsidR="002123D6">
              <w:rPr>
                <w:noProof/>
                <w:webHidden/>
              </w:rPr>
            </w:r>
            <w:r w:rsidR="002123D6">
              <w:rPr>
                <w:noProof/>
                <w:webHidden/>
              </w:rPr>
              <w:fldChar w:fldCharType="separate"/>
            </w:r>
            <w:r w:rsidR="002123D6">
              <w:rPr>
                <w:noProof/>
                <w:webHidden/>
              </w:rPr>
              <w:t>i</w:t>
            </w:r>
            <w:r w:rsidR="002123D6">
              <w:rPr>
                <w:noProof/>
                <w:webHidden/>
              </w:rPr>
              <w:fldChar w:fldCharType="end"/>
            </w:r>
          </w:hyperlink>
        </w:p>
        <w:p w14:paraId="0D8EDD67" w14:textId="683F1D64" w:rsidR="002123D6" w:rsidRDefault="002123D6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1266169" w:history="1">
            <w:r w:rsidRPr="009B1CCB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661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D063A7" w14:textId="5BD3FD48" w:rsidR="002123D6" w:rsidRDefault="002123D6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1266170" w:history="1">
            <w:r w:rsidRPr="009B1CCB">
              <w:rPr>
                <w:rStyle w:val="aa"/>
                <w:noProof/>
              </w:rPr>
              <w:t>1 Motiv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661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8BD017" w14:textId="7C5FE379" w:rsidR="002123D6" w:rsidRDefault="002123D6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1266171" w:history="1">
            <w:r w:rsidRPr="009B1CCB">
              <w:rPr>
                <w:rStyle w:val="aa"/>
                <w:noProof/>
              </w:rPr>
              <w:t xml:space="preserve">2 </w:t>
            </w:r>
            <w:r w:rsidRPr="009B1CCB">
              <w:rPr>
                <w:rStyle w:val="aa"/>
                <w:noProof/>
              </w:rPr>
              <w:t>主要结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661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BAD4B5" w14:textId="03AA598D" w:rsidR="002123D6" w:rsidRDefault="002123D6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1266172" w:history="1">
            <w:r w:rsidRPr="009B1CCB">
              <w:rPr>
                <w:rStyle w:val="aa"/>
                <w:noProof/>
              </w:rPr>
              <w:t xml:space="preserve">2.1 </w:t>
            </w:r>
            <w:r w:rsidRPr="009B1CCB">
              <w:rPr>
                <w:rStyle w:val="aa"/>
                <w:noProof/>
              </w:rPr>
              <w:t>循环群的外直和未必是循环群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661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7EC8C5" w14:textId="0B88124E" w:rsidR="002123D6" w:rsidRDefault="002123D6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1266173" w:history="1">
            <w:r w:rsidRPr="009B1CCB">
              <w:rPr>
                <w:rStyle w:val="aa"/>
                <w:noProof/>
              </w:rPr>
              <w:t xml:space="preserve">2.2 </w:t>
            </w:r>
            <w:r w:rsidRPr="009B1CCB">
              <w:rPr>
                <w:rStyle w:val="aa"/>
                <w:noProof/>
              </w:rPr>
              <w:t>两个循环群的外直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661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FE8FD11" w14:textId="1A2BC4BE" w:rsidR="002123D6" w:rsidRDefault="002123D6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1266174" w:history="1">
            <w:r w:rsidRPr="009B1CCB">
              <w:rPr>
                <w:rStyle w:val="aa"/>
                <w:noProof/>
              </w:rPr>
              <w:t xml:space="preserve">2.2.1 </w:t>
            </w:r>
            <w:r w:rsidRPr="009B1CCB">
              <w:rPr>
                <w:rStyle w:val="aa"/>
                <w:noProof/>
              </w:rPr>
              <w:t>有限循环群与无限循环群的外直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661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41444E" w14:textId="12A94271" w:rsidR="002123D6" w:rsidRDefault="002123D6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1266175" w:history="1">
            <w:r w:rsidRPr="009B1CCB">
              <w:rPr>
                <w:rStyle w:val="aa"/>
                <w:noProof/>
              </w:rPr>
              <w:t xml:space="preserve">2.2.2 </w:t>
            </w:r>
            <w:r w:rsidRPr="009B1CCB">
              <w:rPr>
                <w:rStyle w:val="aa"/>
                <w:noProof/>
              </w:rPr>
              <w:t>两个无限循环群的外直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661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E6109F" w14:textId="6ECD555B" w:rsidR="002123D6" w:rsidRDefault="002123D6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1266176" w:history="1">
            <w:r w:rsidRPr="009B1CCB">
              <w:rPr>
                <w:rStyle w:val="aa"/>
                <w:noProof/>
              </w:rPr>
              <w:t xml:space="preserve">2.2.3 </w:t>
            </w:r>
            <w:r w:rsidRPr="009B1CCB">
              <w:rPr>
                <w:rStyle w:val="aa"/>
                <w:noProof/>
              </w:rPr>
              <w:t>两个有限循环群的外直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661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1864A7" w14:textId="18E6389C" w:rsidR="002123D6" w:rsidRDefault="002123D6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1266177" w:history="1">
            <w:r w:rsidRPr="009B1CCB">
              <w:rPr>
                <w:rStyle w:val="aa"/>
                <w:noProof/>
              </w:rPr>
              <w:t xml:space="preserve">2.3 </w:t>
            </w:r>
            <w:r w:rsidRPr="009B1CCB">
              <w:rPr>
                <w:rStyle w:val="aa"/>
                <w:noProof/>
              </w:rPr>
              <w:t>有限个有限循环群的</w:t>
            </w:r>
            <w:bookmarkStart w:id="3" w:name="_GoBack"/>
            <w:bookmarkEnd w:id="3"/>
            <w:r w:rsidRPr="009B1CCB">
              <w:rPr>
                <w:rStyle w:val="aa"/>
                <w:noProof/>
              </w:rPr>
              <w:t>外直和是循环群的充要条件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661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DA19AF" w14:textId="7E366751" w:rsidR="002123D6" w:rsidRDefault="002123D6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1266178" w:history="1">
            <w:r w:rsidRPr="009B1CCB">
              <w:rPr>
                <w:rStyle w:val="aa"/>
                <w:noProof/>
              </w:rPr>
              <w:t xml:space="preserve">3 </w:t>
            </w:r>
            <w:r w:rsidRPr="009B1CCB">
              <w:rPr>
                <w:rStyle w:val="aa"/>
                <w:noProof/>
              </w:rPr>
              <w:t>结论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661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181F32" w14:textId="5671D1CD" w:rsidR="002123D6" w:rsidRDefault="002123D6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1266179" w:history="1">
            <w:r w:rsidRPr="009B1CCB">
              <w:rPr>
                <w:rStyle w:val="aa"/>
                <w:noProof/>
              </w:rPr>
              <w:t xml:space="preserve">4 </w:t>
            </w:r>
            <w:r w:rsidRPr="009B1CCB">
              <w:rPr>
                <w:rStyle w:val="aa"/>
                <w:noProof/>
              </w:rPr>
              <w:t>致谢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661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71AC17" w14:textId="7BDF7EF7" w:rsidR="002123D6" w:rsidRDefault="002123D6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1266180" w:history="1">
            <w:r w:rsidRPr="009B1CCB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661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3A67751F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0DB71B1" w14:textId="77777777" w:rsidR="0010060D" w:rsidRDefault="0010060D" w:rsidP="0010060D">
      <w:pPr>
        <w:pStyle w:val="a2"/>
        <w:ind w:firstLine="0"/>
      </w:pPr>
    </w:p>
    <w:p w14:paraId="270A76CD" w14:textId="207AC4C5" w:rsidR="0010060D" w:rsidRPr="0010060D" w:rsidRDefault="0010060D" w:rsidP="0010060D">
      <w:pPr>
        <w:pStyle w:val="a2"/>
        <w:sectPr w:rsidR="0010060D" w:rsidRPr="0010060D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2AB91F74" w14:textId="26EB1D34" w:rsidR="00F719D4" w:rsidRDefault="002A57CA" w:rsidP="00751BC9">
      <w:pPr>
        <w:pStyle w:val="1"/>
        <w:spacing w:before="156" w:after="156"/>
      </w:pPr>
      <w:bookmarkStart w:id="4" w:name="_Toc101266170"/>
      <w:r>
        <w:rPr>
          <w:rFonts w:hint="eastAsia"/>
        </w:rPr>
        <w:lastRenderedPageBreak/>
        <w:t>M</w:t>
      </w:r>
      <w:r>
        <w:t>otivation</w:t>
      </w:r>
      <w:bookmarkEnd w:id="4"/>
    </w:p>
    <w:p w14:paraId="34D0D063" w14:textId="43911563" w:rsidR="00E72125" w:rsidRDefault="00FC678A" w:rsidP="00E72125">
      <w:pPr>
        <w:pStyle w:val="a2"/>
      </w:pPr>
      <w:r>
        <w:rPr>
          <w:rFonts w:hint="eastAsia"/>
        </w:rPr>
        <w:t>本文将探究以下问题：</w:t>
      </w:r>
    </w:p>
    <w:p w14:paraId="2FEE505B" w14:textId="6B0326FC" w:rsidR="00FC678A" w:rsidRDefault="00FC678A" w:rsidP="00E72125">
      <w:pPr>
        <w:pStyle w:val="a2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循环群的外直和一定是循环群吗？</w:t>
      </w:r>
    </w:p>
    <w:p w14:paraId="72FB7A72" w14:textId="56DFCFF4" w:rsidR="00FC678A" w:rsidRDefault="00FC678A" w:rsidP="00E72125">
      <w:pPr>
        <w:pStyle w:val="a2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在什么条件下，循环群的外直和仍是循环群？</w:t>
      </w:r>
    </w:p>
    <w:p w14:paraId="6339A904" w14:textId="4A016612" w:rsidR="00FC678A" w:rsidRDefault="00FC678A" w:rsidP="00E72125">
      <w:pPr>
        <w:pStyle w:val="a2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若有两个循环群，它们的外直和</w:t>
      </w:r>
      <w:r w:rsidR="00DA7EE1">
        <w:rPr>
          <w:rFonts w:hint="eastAsia"/>
        </w:rPr>
        <w:t>是</w:t>
      </w:r>
      <w:r>
        <w:rPr>
          <w:rFonts w:hint="eastAsia"/>
        </w:rPr>
        <w:t>循环群，那么这两个循环群</w:t>
      </w:r>
      <w:r w:rsidR="00DA7EE1">
        <w:rPr>
          <w:rFonts w:hint="eastAsia"/>
        </w:rPr>
        <w:t>要</w:t>
      </w:r>
      <w:r w:rsidR="003449C3">
        <w:rPr>
          <w:rFonts w:hint="eastAsia"/>
        </w:rPr>
        <w:t>满足什么条件？</w:t>
      </w:r>
    </w:p>
    <w:p w14:paraId="32B5ACF6" w14:textId="2F9E3FFA" w:rsidR="00387770" w:rsidRDefault="00B8623C" w:rsidP="00387770">
      <w:pPr>
        <w:pStyle w:val="1"/>
        <w:spacing w:before="156" w:after="156"/>
      </w:pPr>
      <w:bookmarkStart w:id="5" w:name="_Toc101266171"/>
      <w:r>
        <w:rPr>
          <w:rFonts w:hint="eastAsia"/>
        </w:rPr>
        <w:t>主要结果</w:t>
      </w:r>
      <w:bookmarkEnd w:id="5"/>
    </w:p>
    <w:p w14:paraId="6EB0204A" w14:textId="21026415" w:rsidR="00387770" w:rsidRDefault="00387770" w:rsidP="00387770">
      <w:pPr>
        <w:pStyle w:val="21"/>
      </w:pPr>
      <w:bookmarkStart w:id="6" w:name="_Toc101266172"/>
      <w:r>
        <w:rPr>
          <w:rFonts w:hint="eastAsia"/>
        </w:rPr>
        <w:t>循环群的外直和未必是循环群</w:t>
      </w:r>
      <w:bookmarkEnd w:id="6"/>
    </w:p>
    <w:p w14:paraId="73C63FD5" w14:textId="04F5201C" w:rsidR="00387770" w:rsidRDefault="00387770" w:rsidP="00387770">
      <w:pPr>
        <w:pStyle w:val="a2"/>
      </w:pPr>
      <w:r>
        <w:rPr>
          <w:rFonts w:hint="eastAsia"/>
        </w:rPr>
        <w:t>在</w:t>
      </w:r>
      <w:r>
        <w:rPr>
          <w:rFonts w:hint="eastAsia"/>
        </w:rPr>
        <w:t>2</w:t>
      </w:r>
      <w:r>
        <w:t>022</w:t>
      </w:r>
      <w:r>
        <w:rPr>
          <w:rFonts w:hint="eastAsia"/>
        </w:rPr>
        <w:t>年</w:t>
      </w:r>
      <w:r>
        <w:rPr>
          <w:rFonts w:hint="eastAsia"/>
        </w:rPr>
        <w:t>4</w:t>
      </w:r>
      <w:r>
        <w:rPr>
          <w:rFonts w:hint="eastAsia"/>
        </w:rPr>
        <w:t>月</w:t>
      </w:r>
      <w:r>
        <w:rPr>
          <w:rFonts w:hint="eastAsia"/>
        </w:rPr>
        <w:t>6</w:t>
      </w:r>
      <w:r>
        <w:rPr>
          <w:rFonts w:hint="eastAsia"/>
        </w:rPr>
        <w:t>日的课堂上，蒋老师给出了</w:t>
      </w:r>
      <w:r w:rsidR="0049454C">
        <w:rPr>
          <w:rFonts w:hint="eastAsia"/>
        </w:rPr>
        <w:t>以下两个例子</w:t>
      </w:r>
      <w:r w:rsidR="0049454C">
        <w:rPr>
          <w:rFonts w:hint="eastAsia"/>
        </w:rPr>
        <w:t>.</w:t>
      </w:r>
    </w:p>
    <w:p w14:paraId="4ADD9455" w14:textId="7CCDB4EB" w:rsidR="0049454C" w:rsidRDefault="0049454C" w:rsidP="0049454C">
      <w:pPr>
        <w:pStyle w:val="a2"/>
      </w:pPr>
      <w:bookmarkStart w:id="7" w:name="_Ref101222631"/>
      <w:r w:rsidRPr="0049454C">
        <w:rPr>
          <w:rStyle w:val="afffff7"/>
        </w:rPr>
        <w:t>例</w:t>
      </w:r>
      <w:r w:rsidRPr="0049454C">
        <w:rPr>
          <w:rStyle w:val="afffff7"/>
        </w:rPr>
        <w:fldChar w:fldCharType="begin"/>
      </w:r>
      <w:r w:rsidRPr="0049454C">
        <w:rPr>
          <w:rStyle w:val="afffff7"/>
        </w:rPr>
        <w:instrText xml:space="preserve"> STYLEREF 1 \s </w:instrText>
      </w:r>
      <w:r w:rsidRPr="0049454C">
        <w:rPr>
          <w:rStyle w:val="afffff7"/>
        </w:rPr>
        <w:fldChar w:fldCharType="separate"/>
      </w:r>
      <w:r w:rsidR="002123D6">
        <w:rPr>
          <w:rStyle w:val="afffff7"/>
          <w:noProof/>
        </w:rPr>
        <w:t>2</w:t>
      </w:r>
      <w:r w:rsidRPr="0049454C">
        <w:rPr>
          <w:rStyle w:val="afffff7"/>
        </w:rPr>
        <w:fldChar w:fldCharType="end"/>
      </w:r>
      <w:r w:rsidRPr="0049454C">
        <w:rPr>
          <w:rStyle w:val="afffff7"/>
        </w:rPr>
        <w:t>.</w:t>
      </w:r>
      <w:r w:rsidRPr="0049454C">
        <w:rPr>
          <w:rStyle w:val="afffff7"/>
        </w:rPr>
        <w:fldChar w:fldCharType="begin"/>
      </w:r>
      <w:r w:rsidRPr="0049454C">
        <w:rPr>
          <w:rStyle w:val="afffff7"/>
        </w:rPr>
        <w:instrText xml:space="preserve"> SEQ </w:instrText>
      </w:r>
      <w:r w:rsidRPr="0049454C">
        <w:rPr>
          <w:rStyle w:val="afffff7"/>
        </w:rPr>
        <w:instrText>例</w:instrText>
      </w:r>
      <w:r w:rsidRPr="0049454C">
        <w:rPr>
          <w:rStyle w:val="afffff7"/>
        </w:rPr>
        <w:instrText xml:space="preserve"> \* ARABIC \s 1 </w:instrText>
      </w:r>
      <w:r w:rsidRPr="0049454C">
        <w:rPr>
          <w:rStyle w:val="afffff7"/>
        </w:rPr>
        <w:fldChar w:fldCharType="separate"/>
      </w:r>
      <w:r w:rsidR="002123D6">
        <w:rPr>
          <w:rStyle w:val="afffff7"/>
          <w:noProof/>
        </w:rPr>
        <w:t>1</w:t>
      </w:r>
      <w:r w:rsidRPr="0049454C">
        <w:rPr>
          <w:rStyle w:val="afffff7"/>
        </w:rPr>
        <w:fldChar w:fldCharType="end"/>
      </w:r>
      <w:bookmarkStart w:id="8" w:name="_Ref101222626"/>
      <w:bookmarkEnd w:id="7"/>
      <w:r w:rsidR="00B3242C">
        <w:tab/>
      </w:r>
      <w:r>
        <w:rPr>
          <w:rFonts w:hint="eastAsia"/>
        </w:rPr>
        <w:t>记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4</m:t>
            </m:r>
          </m:sub>
        </m:sSub>
        <m:r>
          <w:rPr>
            <w:rFonts w:ascii="Cambria Math" w:hAnsi="Cambria Math"/>
          </w:rPr>
          <m:t>≔</m:t>
        </m:r>
        <m:d>
          <m:dPr>
            <m:begChr m:val="{"/>
            <m:endChr m:val="}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e,a,b,ab</m:t>
            </m:r>
          </m:e>
        </m:d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为</w:t>
      </w:r>
      <w:r>
        <w:rPr>
          <w:rFonts w:hint="eastAsia"/>
        </w:rPr>
        <w:t>Klein</w:t>
      </w:r>
      <w:r>
        <w:rPr>
          <w:rFonts w:hint="eastAsia"/>
        </w:rPr>
        <w:t>四元群</w:t>
      </w:r>
      <w:r w:rsidR="0020529A">
        <w:rPr>
          <w:rFonts w:hint="eastAsia"/>
        </w:rPr>
        <w:t>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≔</m:t>
        </m:r>
        <m:d>
          <m:dPr>
            <m:begChr m:val="〈"/>
            <m:endChr m:val="〉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a</m:t>
            </m:r>
          </m:e>
        </m:d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≔</m:t>
        </m:r>
        <m:d>
          <m:dPr>
            <m:begChr m:val="〈"/>
            <m:endChr m:val="〉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b</m:t>
            </m:r>
          </m:e>
        </m:d>
        <m:r>
          <m:rPr>
            <m:sty m:val="p"/>
          </m:rPr>
          <w:rPr>
            <w:rFonts w:ascii="Cambria Math" w:hAnsi="Cambria Math"/>
          </w:rPr>
          <m:t>.</m:t>
        </m:r>
      </m:oMath>
      <w:r w:rsidR="00CB36AD">
        <w:rPr>
          <w:rFonts w:hint="eastAsia"/>
        </w:rPr>
        <w:t xml:space="preserve"> </w:t>
      </w:r>
      <w:r w:rsidR="00CB36AD">
        <w:rPr>
          <w:rFonts w:hint="eastAsia"/>
        </w:rPr>
        <w:t>则有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K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4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⨁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CB36AD">
        <w:rPr>
          <w:rFonts w:hint="eastAsia"/>
        </w:rPr>
        <w:t>.</w:t>
      </w:r>
      <w:bookmarkEnd w:id="8"/>
    </w:p>
    <w:p w14:paraId="6BDED822" w14:textId="62A26C5B" w:rsidR="007C79A9" w:rsidRPr="007C79A9" w:rsidRDefault="004F0DD1" w:rsidP="0049454C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r>
                <w:rPr>
                  <w:rFonts w:ascii="Cambria Math" w:hAnsi="Cambria Math"/>
                </w:rPr>
                <m:t>#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∎</m:t>
              </m:r>
            </m:e>
          </m:eqArr>
        </m:oMath>
      </m:oMathPara>
    </w:p>
    <w:p w14:paraId="4073E599" w14:textId="348843F7" w:rsidR="003A2C8E" w:rsidRDefault="003A2C8E" w:rsidP="003A2C8E">
      <w:pPr>
        <w:pStyle w:val="a2"/>
      </w:pPr>
      <w:bookmarkStart w:id="9" w:name="_Ref101223152"/>
      <w:r w:rsidRPr="0049454C">
        <w:rPr>
          <w:rStyle w:val="afffff7"/>
        </w:rPr>
        <w:t>例</w:t>
      </w:r>
      <w:r w:rsidRPr="0049454C">
        <w:rPr>
          <w:rStyle w:val="afffff7"/>
        </w:rPr>
        <w:fldChar w:fldCharType="begin"/>
      </w:r>
      <w:r w:rsidRPr="0049454C">
        <w:rPr>
          <w:rStyle w:val="afffff7"/>
        </w:rPr>
        <w:instrText xml:space="preserve"> STYLEREF 1 \s </w:instrText>
      </w:r>
      <w:r w:rsidRPr="0049454C">
        <w:rPr>
          <w:rStyle w:val="afffff7"/>
        </w:rPr>
        <w:fldChar w:fldCharType="separate"/>
      </w:r>
      <w:r w:rsidR="002123D6">
        <w:rPr>
          <w:rStyle w:val="afffff7"/>
          <w:noProof/>
        </w:rPr>
        <w:t>2</w:t>
      </w:r>
      <w:r w:rsidRPr="0049454C">
        <w:rPr>
          <w:rStyle w:val="afffff7"/>
        </w:rPr>
        <w:fldChar w:fldCharType="end"/>
      </w:r>
      <w:r w:rsidRPr="0049454C">
        <w:rPr>
          <w:rStyle w:val="afffff7"/>
        </w:rPr>
        <w:t>.</w:t>
      </w:r>
      <w:r w:rsidRPr="0049454C">
        <w:rPr>
          <w:rStyle w:val="afffff7"/>
        </w:rPr>
        <w:fldChar w:fldCharType="begin"/>
      </w:r>
      <w:r w:rsidRPr="0049454C">
        <w:rPr>
          <w:rStyle w:val="afffff7"/>
        </w:rPr>
        <w:instrText xml:space="preserve"> SEQ </w:instrText>
      </w:r>
      <w:r w:rsidRPr="0049454C">
        <w:rPr>
          <w:rStyle w:val="afffff7"/>
        </w:rPr>
        <w:instrText>例</w:instrText>
      </w:r>
      <w:r w:rsidRPr="0049454C">
        <w:rPr>
          <w:rStyle w:val="afffff7"/>
        </w:rPr>
        <w:instrText xml:space="preserve"> \* ARABIC \s 1 </w:instrText>
      </w:r>
      <w:r w:rsidRPr="0049454C">
        <w:rPr>
          <w:rStyle w:val="afffff7"/>
        </w:rPr>
        <w:fldChar w:fldCharType="separate"/>
      </w:r>
      <w:r w:rsidR="002123D6">
        <w:rPr>
          <w:rStyle w:val="afffff7"/>
          <w:noProof/>
        </w:rPr>
        <w:t>2</w:t>
      </w:r>
      <w:r w:rsidRPr="0049454C">
        <w:rPr>
          <w:rStyle w:val="afffff7"/>
        </w:rPr>
        <w:fldChar w:fldCharType="end"/>
      </w:r>
      <w:bookmarkEnd w:id="9"/>
      <w:r w:rsidR="00B3242C">
        <w:tab/>
      </w:r>
      <w:r w:rsidR="00AB1E21">
        <w:rPr>
          <w:rFonts w:hint="eastAsia"/>
        </w:rPr>
        <w:t>设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≔</m:t>
        </m:r>
        <m:d>
          <m:dPr>
            <m:begChr m:val="〈"/>
            <m:endChr m:val="〉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a</m:t>
            </m:r>
          </m:e>
        </m:d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≔</m:t>
        </m:r>
        <m:d>
          <m:dPr>
            <m:begChr m:val="〈"/>
            <m:endChr m:val="〉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b</m:t>
            </m:r>
          </m:e>
        </m:d>
        <m:r>
          <w:rPr>
            <w:rFonts w:ascii="Cambria Math" w:hAnsi="Cambria Math"/>
          </w:rPr>
          <m:t>,ο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a</m:t>
            </m:r>
          </m:e>
        </m:d>
        <m:r>
          <w:rPr>
            <w:rFonts w:ascii="Cambria Math" w:hAnsi="Cambria Math"/>
          </w:rPr>
          <m:t>=3,ο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b</m:t>
            </m:r>
          </m:e>
        </m:d>
        <m:r>
          <w:rPr>
            <w:rFonts w:ascii="Cambria Math" w:hAnsi="Cambria Math"/>
          </w:rPr>
          <m:t>=5</m:t>
        </m:r>
        <m:r>
          <m:rPr>
            <m:sty m:val="p"/>
          </m:rPr>
          <w:rPr>
            <w:rFonts w:ascii="Cambria Math" w:hAnsi="Cambria Math"/>
          </w:rPr>
          <m:t>,</m:t>
        </m:r>
      </m:oMath>
      <w:r w:rsidR="00500B29">
        <w:rPr>
          <w:rFonts w:hint="eastAsia"/>
        </w:rPr>
        <w:t xml:space="preserve"> </w:t>
      </w:r>
      <m:oMath>
        <m:r>
          <w:rPr>
            <w:rFonts w:ascii="Cambria Math" w:hAnsi="Cambria Math"/>
          </w:rPr>
          <m:t xml:space="preserve">G </m:t>
        </m:r>
      </m:oMath>
      <w:r w:rsidR="00500B29">
        <w:rPr>
          <w:rFonts w:hint="eastAsia"/>
        </w:rPr>
        <w:t>是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G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500B29">
        <w:rPr>
          <w:rFonts w:hint="eastAsia"/>
        </w:rPr>
        <w:t>与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G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500B29">
        <w:rPr>
          <w:rFonts w:hint="eastAsia"/>
        </w:rPr>
        <w:t>的外直和</w:t>
      </w:r>
      <w:r w:rsidR="00500B29">
        <w:rPr>
          <w:rFonts w:hint="eastAsia"/>
        </w:rPr>
        <w:t>.</w:t>
      </w:r>
      <w:r w:rsidR="00500B29">
        <w:t xml:space="preserve"> </w:t>
      </w:r>
      <w:r w:rsidR="00DC3E6C">
        <w:rPr>
          <w:rFonts w:hint="eastAsia"/>
        </w:rPr>
        <w:t>则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 xml:space="preserve">G </m:t>
        </m:r>
      </m:oMath>
      <w:r w:rsidR="00DC3E6C">
        <w:rPr>
          <w:rFonts w:hint="eastAsia"/>
        </w:rPr>
        <w:t>是</w:t>
      </w:r>
      <w:r w:rsidR="00DC3E6C">
        <w:rPr>
          <w:rFonts w:hint="eastAsia"/>
        </w:rPr>
        <w:t>1</w:t>
      </w:r>
      <w:r w:rsidR="00DC3E6C">
        <w:t>5</w:t>
      </w:r>
      <w:r w:rsidR="00DC3E6C">
        <w:rPr>
          <w:rFonts w:hint="eastAsia"/>
        </w:rPr>
        <w:t>阶循环群</w:t>
      </w:r>
      <w:r w:rsidR="00DC3E6C">
        <w:rPr>
          <w:rFonts w:hint="eastAsia"/>
        </w:rPr>
        <w:t>.</w:t>
      </w:r>
    </w:p>
    <w:p w14:paraId="57236F72" w14:textId="753E0B29" w:rsidR="003A2C8E" w:rsidRDefault="004F0DD1" w:rsidP="003A2C8E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r>
                <w:rPr>
                  <w:rFonts w:ascii="Cambria Math" w:hAnsi="Cambria Math"/>
                </w:rPr>
                <m:t>#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∎</m:t>
              </m:r>
            </m:e>
          </m:eqArr>
        </m:oMath>
      </m:oMathPara>
    </w:p>
    <w:p w14:paraId="01E2AF2A" w14:textId="70353424" w:rsidR="007C79A9" w:rsidRDefault="008F4E74" w:rsidP="00383C1C">
      <w:pPr>
        <w:pStyle w:val="a2"/>
      </w:pPr>
      <w:r w:rsidRPr="00383C1C">
        <w:fldChar w:fldCharType="begin"/>
      </w:r>
      <w:r w:rsidRPr="00383C1C">
        <w:instrText xml:space="preserve"> REF _Ref101222631 \h </w:instrText>
      </w:r>
      <w:r w:rsidR="00383C1C">
        <w:instrText xml:space="preserve"> \* MERGEFORMAT </w:instrText>
      </w:r>
      <w:r w:rsidRPr="00383C1C">
        <w:fldChar w:fldCharType="separate"/>
      </w:r>
      <w:r w:rsidR="002123D6" w:rsidRPr="002123D6">
        <w:t>例</w:t>
      </w:r>
      <w:r w:rsidR="002123D6" w:rsidRPr="002123D6">
        <w:t>2.1</w:t>
      </w:r>
      <w:r w:rsidRPr="00383C1C">
        <w:fldChar w:fldCharType="end"/>
      </w:r>
      <w:r w:rsidR="00484EA8">
        <w:rPr>
          <w:rFonts w:hint="eastAsia"/>
        </w:rPr>
        <w:t>指出</w:t>
      </w:r>
      <w:r w:rsidR="00383C1C">
        <w:rPr>
          <w:rFonts w:hint="eastAsia"/>
        </w:rPr>
        <w:t>，</w:t>
      </w:r>
      <w:r w:rsidR="00383C1C">
        <w:rPr>
          <w:rFonts w:hint="eastAsia"/>
        </w:rPr>
        <w:t>Klein</w:t>
      </w:r>
      <w:r w:rsidR="00383C1C">
        <w:rPr>
          <w:rFonts w:hint="eastAsia"/>
        </w:rPr>
        <w:t>四元群</w:t>
      </w:r>
      <w:r w:rsidR="00484EA8">
        <w:rPr>
          <w:rFonts w:hint="eastAsia"/>
        </w:rPr>
        <w:t>可</w:t>
      </w:r>
      <w:r w:rsidR="00383C1C">
        <w:rPr>
          <w:rFonts w:hint="eastAsia"/>
        </w:rPr>
        <w:t>分解成两个循环群的内直和，而</w:t>
      </w:r>
      <w:r w:rsidR="00383C1C">
        <w:rPr>
          <w:rFonts w:hint="eastAsia"/>
        </w:rPr>
        <w:t>Klein</w:t>
      </w:r>
      <w:r w:rsidR="00383C1C">
        <w:rPr>
          <w:rFonts w:hint="eastAsia"/>
        </w:rPr>
        <w:t>四元群不是循环群</w:t>
      </w:r>
      <w:r w:rsidR="00383C1C">
        <w:rPr>
          <w:rFonts w:hint="eastAsia"/>
        </w:rPr>
        <w:t>.</w:t>
      </w:r>
      <w:r w:rsidR="00383C1C">
        <w:t xml:space="preserve"> </w:t>
      </w:r>
      <w:r w:rsidR="00383C1C">
        <w:rPr>
          <w:rFonts w:hint="eastAsia"/>
        </w:rPr>
        <w:t>由于内、外直和在同构意义下是等价的，故</w:t>
      </w:r>
      <w:r w:rsidR="00383C1C" w:rsidRPr="00383C1C">
        <w:fldChar w:fldCharType="begin"/>
      </w:r>
      <w:r w:rsidR="00383C1C" w:rsidRPr="00383C1C">
        <w:instrText xml:space="preserve"> REF _Ref101222631 \h </w:instrText>
      </w:r>
      <w:r w:rsidR="00383C1C">
        <w:instrText xml:space="preserve"> \* MERGEFORMAT </w:instrText>
      </w:r>
      <w:r w:rsidR="00383C1C" w:rsidRPr="00383C1C">
        <w:fldChar w:fldCharType="separate"/>
      </w:r>
      <w:r w:rsidR="002123D6" w:rsidRPr="002123D6">
        <w:t>例</w:t>
      </w:r>
      <w:r w:rsidR="002123D6" w:rsidRPr="002123D6">
        <w:t>2.1</w:t>
      </w:r>
      <w:r w:rsidR="00383C1C" w:rsidRPr="00383C1C">
        <w:fldChar w:fldCharType="end"/>
      </w:r>
      <w:r w:rsidR="00732074">
        <w:rPr>
          <w:rFonts w:hint="eastAsia"/>
        </w:rPr>
        <w:t>实际上</w:t>
      </w:r>
      <w:r w:rsidR="00383C1C">
        <w:rPr>
          <w:rFonts w:hint="eastAsia"/>
        </w:rPr>
        <w:t>给出了两个循环群的（外）直和不是循环群的例子</w:t>
      </w:r>
      <w:r w:rsidR="00383C1C">
        <w:rPr>
          <w:rFonts w:hint="eastAsia"/>
        </w:rPr>
        <w:t>.</w:t>
      </w:r>
      <w:r w:rsidR="00DB2053" w:rsidRPr="00DB2053">
        <w:t xml:space="preserve"> </w:t>
      </w:r>
      <w:r w:rsidR="00DB2053" w:rsidRPr="00DB2053">
        <w:t>而</w:t>
      </w:r>
      <w:r w:rsidR="00DB2053" w:rsidRPr="00DB2053">
        <w:fldChar w:fldCharType="begin"/>
      </w:r>
      <w:r w:rsidR="00DB2053" w:rsidRPr="00DB2053">
        <w:instrText xml:space="preserve"> </w:instrText>
      </w:r>
      <w:r w:rsidR="00DB2053" w:rsidRPr="00DB2053">
        <w:rPr>
          <w:rFonts w:hint="eastAsia"/>
        </w:rPr>
        <w:instrText>REF _Ref101223152 \h</w:instrText>
      </w:r>
      <w:r w:rsidR="00DB2053" w:rsidRPr="00DB2053">
        <w:instrText xml:space="preserve"> </w:instrText>
      </w:r>
      <w:r w:rsidR="00DB2053">
        <w:instrText xml:space="preserve"> \* MERGEFORMAT </w:instrText>
      </w:r>
      <w:r w:rsidR="00DB2053" w:rsidRPr="00DB2053">
        <w:fldChar w:fldCharType="separate"/>
      </w:r>
      <w:r w:rsidR="002123D6" w:rsidRPr="002123D6">
        <w:t>例</w:t>
      </w:r>
      <w:r w:rsidR="002123D6" w:rsidRPr="002123D6">
        <w:t>2.2</w:t>
      </w:r>
      <w:r w:rsidR="00DB2053" w:rsidRPr="00DB2053">
        <w:fldChar w:fldCharType="end"/>
      </w:r>
      <w:r w:rsidR="00DB2053">
        <w:rPr>
          <w:rFonts w:hint="eastAsia"/>
        </w:rPr>
        <w:t>则给出了两个循环群的外直和构成循环群的例子</w:t>
      </w:r>
      <w:r w:rsidR="00DB2053">
        <w:rPr>
          <w:rFonts w:hint="eastAsia"/>
        </w:rPr>
        <w:t>.</w:t>
      </w:r>
      <w:r w:rsidR="002C3185">
        <w:t xml:space="preserve"> </w:t>
      </w:r>
      <w:r w:rsidR="002C3185">
        <w:rPr>
          <w:rFonts w:hint="eastAsia"/>
        </w:rPr>
        <w:t>可见，循环群的外直和可能是、但未必是循环群</w:t>
      </w:r>
      <w:r w:rsidR="00675EF0">
        <w:rPr>
          <w:rFonts w:hint="eastAsia"/>
        </w:rPr>
        <w:t>.</w:t>
      </w:r>
    </w:p>
    <w:p w14:paraId="62E336B9" w14:textId="2B5FB7C6" w:rsidR="00FE233A" w:rsidRDefault="00895435" w:rsidP="00FE233A">
      <w:pPr>
        <w:pStyle w:val="21"/>
      </w:pPr>
      <w:bookmarkStart w:id="10" w:name="_Toc101266173"/>
      <w:r>
        <w:rPr>
          <w:rFonts w:hint="eastAsia"/>
        </w:rPr>
        <w:t>两个循环群的外直和</w:t>
      </w:r>
      <w:bookmarkEnd w:id="10"/>
    </w:p>
    <w:p w14:paraId="52A5E9C7" w14:textId="32ADECDB" w:rsidR="00C836FB" w:rsidRPr="00434196" w:rsidRDefault="00B65A30" w:rsidP="00C836FB">
      <w:pPr>
        <w:pStyle w:val="a2"/>
      </w:pPr>
      <w:r>
        <w:rPr>
          <w:rFonts w:hint="eastAsia"/>
        </w:rPr>
        <w:t>主教材的命题</w:t>
      </w:r>
      <w:r>
        <w:rPr>
          <w:rFonts w:hint="eastAsia"/>
        </w:rPr>
        <w:t>6</w:t>
      </w:r>
      <w:r>
        <w:t>.2</w:t>
      </w:r>
      <w:r>
        <w:rPr>
          <w:rFonts w:hint="eastAsia"/>
        </w:rPr>
        <w:t>已指出：</w:t>
      </w:r>
      <w:r w:rsidR="00E975C4">
        <w:rPr>
          <w:rFonts w:hint="eastAsia"/>
        </w:rPr>
        <w:t>“</w:t>
      </w:r>
      <w:r w:rsidR="003C7FC8">
        <w:rPr>
          <w:rFonts w:hint="eastAsia"/>
        </w:rPr>
        <w:t>无限循环群同构于整数加群</w:t>
      </w:r>
      <m:oMath>
        <m:r>
          <m:rPr>
            <m:scr m:val="double-struck"/>
            <m:sty m:val="p"/>
          </m:rPr>
          <w:rPr>
            <w:rFonts w:ascii="Cambria Math" w:hAnsi="Cambria Math"/>
          </w:rPr>
          <m:t xml:space="preserve"> Z</m:t>
        </m:r>
      </m:oMath>
      <w:r w:rsidR="003C7FC8">
        <w:rPr>
          <w:rFonts w:hint="eastAsia"/>
        </w:rPr>
        <w:t>，</w:t>
      </w:r>
      <m:oMath>
        <m:r>
          <w:rPr>
            <w:rFonts w:ascii="Cambria Math" w:hAnsi="Cambria Math"/>
          </w:rPr>
          <m:t xml:space="preserve">n </m:t>
        </m:r>
      </m:oMath>
      <w:r w:rsidR="00C22838">
        <w:rPr>
          <w:rFonts w:hint="eastAsia"/>
        </w:rPr>
        <w:t>阶循环群同构于</w:t>
      </w:r>
      <w:r w:rsidR="003D6738">
        <w:rPr>
          <w:rFonts w:hint="eastAsia"/>
        </w:rPr>
        <w:t>模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 xml:space="preserve">n </m:t>
        </m:r>
      </m:oMath>
      <w:r w:rsidR="003D6738">
        <w:rPr>
          <w:rFonts w:hint="eastAsia"/>
        </w:rPr>
        <w:t>的剩余类加群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double-struck"/>
                <m:sty m:val="p"/>
              </m:rP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E975C4">
        <w:rPr>
          <w:rFonts w:hint="eastAsia"/>
        </w:rPr>
        <w:t>”</w:t>
      </w:r>
      <w:r w:rsidR="00E975C4">
        <w:fldChar w:fldCharType="begin"/>
      </w:r>
      <w:r w:rsidR="00E975C4">
        <w:rPr>
          <w:rFonts w:hint="eastAsia"/>
        </w:rPr>
        <w:instrText xml:space="preserve"> ADDIN EN.CITE &lt;EndNote&gt;&lt;Cite&gt;&lt;Author&gt;</w:instrText>
      </w:r>
      <w:r w:rsidR="00E975C4">
        <w:rPr>
          <w:rFonts w:hint="eastAsia"/>
        </w:rPr>
        <w:instrText>刘绍学</w:instrText>
      </w:r>
      <w:r w:rsidR="00E975C4">
        <w:rPr>
          <w:rFonts w:hint="eastAsia"/>
        </w:rPr>
        <w:instrText>&lt;/Author&gt;&lt;Year&gt;2011&lt;/Year&gt;&lt;RecNum&gt;1&lt;/RecNum&gt;&lt;Pages&gt;49&lt;/Pages&gt;&lt;DisplayText&gt;(</w:instrText>
      </w:r>
      <w:r w:rsidR="00E975C4">
        <w:rPr>
          <w:rFonts w:hint="eastAsia"/>
        </w:rPr>
        <w:instrText>刘绍学</w:instrText>
      </w:r>
      <w:r w:rsidR="00E975C4">
        <w:rPr>
          <w:rFonts w:hint="eastAsia"/>
        </w:rPr>
        <w:instrText xml:space="preserve"> &amp;amp; </w:instrText>
      </w:r>
      <w:r w:rsidR="00E975C4">
        <w:rPr>
          <w:rFonts w:hint="eastAsia"/>
        </w:rPr>
        <w:instrText>章璞</w:instrText>
      </w:r>
      <w:r w:rsidR="00E975C4">
        <w:rPr>
          <w:rFonts w:hint="eastAsia"/>
        </w:rPr>
        <w:instrText>, 2011, p. 49)&lt;/DisplayText&gt;&lt;record&gt;&lt;rec-number&gt;1&lt;/rec-number&gt;&lt;foreign-keys&gt;&lt;key app="EN" db-id="f0tzvztajz0f21evdr25e22ttfdrdv9d50te" timestamp="1647949353"&gt;1&lt;/key&gt;&lt;/foreign-keys&gt;&lt;ref-type name="Book"&gt;6&lt;/ref-type&gt;&lt;contributors&gt;&lt;authors&gt;&lt;author&gt;&lt;style face="normal" font="default" charset="134" size="100%"&gt;</w:instrText>
      </w:r>
      <w:r w:rsidR="00E975C4">
        <w:rPr>
          <w:rFonts w:hint="eastAsia"/>
        </w:rPr>
        <w:instrText>刘绍学</w:instrText>
      </w:r>
      <w:r w:rsidR="00E975C4">
        <w:rPr>
          <w:rFonts w:hint="eastAsia"/>
        </w:rPr>
        <w:instrText>&lt;/style&gt;&lt;/author&gt;&lt;author&gt;&lt;style face="normal" font="default" charset="134" size="100%"&gt;</w:instrText>
      </w:r>
      <w:r w:rsidR="00E975C4">
        <w:rPr>
          <w:rFonts w:hint="eastAsia"/>
        </w:rPr>
        <w:instrText>章璞</w:instrText>
      </w:r>
      <w:r w:rsidR="00E975C4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E975C4">
        <w:rPr>
          <w:rFonts w:hint="eastAsia"/>
        </w:rPr>
        <w:instrText>近世代数导引</w:instrText>
      </w:r>
      <w:r w:rsidR="00E975C4">
        <w:rPr>
          <w:rFonts w:hint="eastAsia"/>
        </w:rPr>
        <w:instrText>&lt;/style&gt;&lt;/title&gt;&lt;/titles&gt;&lt;edition&gt;1&lt;/edition&gt;&lt;reprint-edition&gt;4&lt;/reprint-edition&gt;&lt;dates&gt;&lt;year&gt;2011&lt;/year&gt;&lt;/dates&gt;&lt;pub-location&gt;&lt;style face="normal" font="default" charset="134" size="100%"&gt;</w:instrText>
      </w:r>
      <w:r w:rsidR="00E975C4">
        <w:rPr>
          <w:rFonts w:hint="eastAsia"/>
        </w:rPr>
        <w:instrText>北京</w:instrText>
      </w:r>
      <w:r w:rsidR="00E975C4">
        <w:rPr>
          <w:rFonts w:hint="eastAsia"/>
        </w:rPr>
        <w:instrText>&lt;/style&gt;&lt;/pub-location&gt;&lt;publisher&gt;&lt;style face="normal" font="default" charset="134" size="100%"&gt;</w:instrText>
      </w:r>
      <w:r w:rsidR="00E975C4">
        <w:rPr>
          <w:rFonts w:hint="eastAsia"/>
        </w:rPr>
        <w:instrText>高等教育出版社</w:instrText>
      </w:r>
      <w:r w:rsidR="00E975C4">
        <w:rPr>
          <w:rFonts w:hint="eastAsia"/>
        </w:rPr>
        <w:instrText>&lt;/style&gt;&lt;/publisher&gt;&lt;isbn&gt;978-7-04-029227-5&lt;/isbn&gt;&lt;urls&gt;&lt;/urls&gt;&lt;/record&gt;&lt;/</w:instrText>
      </w:r>
      <w:r w:rsidR="00E975C4">
        <w:instrText>Cite&gt;&lt;/EndNote&gt;</w:instrText>
      </w:r>
      <w:r w:rsidR="00E975C4">
        <w:fldChar w:fldCharType="separate"/>
      </w:r>
      <w:r w:rsidR="00E975C4">
        <w:rPr>
          <w:rFonts w:hint="eastAsia"/>
          <w:noProof/>
        </w:rPr>
        <w:t>(</w:t>
      </w:r>
      <w:hyperlink w:anchor="_ENREF_1" w:tooltip="刘绍学, 2011 #1" w:history="1">
        <w:r w:rsidR="00A772EA" w:rsidRPr="00A772EA">
          <w:rPr>
            <w:rStyle w:val="aa"/>
            <w:rFonts w:hint="eastAsia"/>
          </w:rPr>
          <w:t>刘绍学</w:t>
        </w:r>
        <w:r w:rsidR="00A772EA" w:rsidRPr="00A772EA">
          <w:rPr>
            <w:rStyle w:val="aa"/>
            <w:rFonts w:hint="eastAsia"/>
          </w:rPr>
          <w:t xml:space="preserve"> &amp; </w:t>
        </w:r>
        <w:r w:rsidR="00A772EA" w:rsidRPr="00A772EA">
          <w:rPr>
            <w:rStyle w:val="aa"/>
            <w:rFonts w:hint="eastAsia"/>
          </w:rPr>
          <w:t>章璞</w:t>
        </w:r>
        <w:r w:rsidR="00A772EA" w:rsidRPr="00A772EA">
          <w:rPr>
            <w:rStyle w:val="aa"/>
            <w:rFonts w:hint="eastAsia"/>
          </w:rPr>
          <w:t>, 2011, p. 49</w:t>
        </w:r>
      </w:hyperlink>
      <w:r w:rsidR="00E975C4">
        <w:rPr>
          <w:rFonts w:hint="eastAsia"/>
          <w:noProof/>
        </w:rPr>
        <w:t>)</w:t>
      </w:r>
      <w:r w:rsidR="00E975C4">
        <w:fldChar w:fldCharType="end"/>
      </w:r>
      <w:r w:rsidR="00E975C4">
        <w:rPr>
          <w:rFonts w:hint="eastAsia"/>
        </w:rPr>
        <w:t>.</w:t>
      </w:r>
      <w:r w:rsidR="00E975C4">
        <w:t xml:space="preserve"> </w:t>
      </w:r>
      <w:r w:rsidR="00434196">
        <w:rPr>
          <w:rFonts w:hint="eastAsia"/>
        </w:rPr>
        <w:t>因此，在同构意义下，只需研究</w:t>
      </w:r>
      <m:oMath>
        <m:r>
          <m:rPr>
            <m:scr m:val="double-struck"/>
            <m:sty m:val="p"/>
          </m:rPr>
          <w:rPr>
            <w:rFonts w:ascii="Cambria Math" w:hAnsi="Cambria Math"/>
          </w:rPr>
          <m:t xml:space="preserve"> Z </m:t>
        </m:r>
      </m:oMath>
      <w:r w:rsidR="00434196">
        <w:rPr>
          <w:rFonts w:hint="eastAsia"/>
        </w:rPr>
        <w:t>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double-struck"/>
                <m:sty m:val="p"/>
              </m:rP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434196">
        <w:rPr>
          <w:rFonts w:hint="eastAsia"/>
        </w:rPr>
        <w:t>这两个循环群</w:t>
      </w:r>
      <w:r w:rsidR="00434196">
        <w:rPr>
          <w:rFonts w:hint="eastAsia"/>
        </w:rPr>
        <w:t>.</w:t>
      </w:r>
    </w:p>
    <w:p w14:paraId="046B55F3" w14:textId="53FB9CCA" w:rsidR="00F96D88" w:rsidRDefault="00C836FB" w:rsidP="00F96D88">
      <w:pPr>
        <w:pStyle w:val="31"/>
      </w:pPr>
      <w:bookmarkStart w:id="11" w:name="_Toc101266174"/>
      <w:r>
        <w:rPr>
          <w:rFonts w:hint="eastAsia"/>
        </w:rPr>
        <w:t>有限循环群与无限循环群的</w:t>
      </w:r>
      <w:r w:rsidR="00FE2CE1">
        <w:rPr>
          <w:rFonts w:hint="eastAsia"/>
        </w:rPr>
        <w:t>外直和</w:t>
      </w:r>
      <w:bookmarkEnd w:id="11"/>
    </w:p>
    <w:p w14:paraId="4135E581" w14:textId="02B0FBE6" w:rsidR="009D544D" w:rsidRDefault="009D544D" w:rsidP="009D544D">
      <w:pPr>
        <w:pStyle w:val="a2"/>
      </w:pPr>
      <w:bookmarkStart w:id="12" w:name="_Ref101226024"/>
      <w:r>
        <w:rPr>
          <w:rStyle w:val="afffff7"/>
          <w:rFonts w:hint="eastAsia"/>
        </w:rPr>
        <w:t>命题</w:t>
      </w:r>
      <w:r w:rsidRPr="0049454C">
        <w:rPr>
          <w:rStyle w:val="afffff7"/>
        </w:rPr>
        <w:fldChar w:fldCharType="begin"/>
      </w:r>
      <w:r w:rsidRPr="0049454C">
        <w:rPr>
          <w:rStyle w:val="afffff7"/>
        </w:rPr>
        <w:instrText xml:space="preserve"> STYLEREF 1 \s </w:instrText>
      </w:r>
      <w:r w:rsidRPr="0049454C">
        <w:rPr>
          <w:rStyle w:val="afffff7"/>
        </w:rPr>
        <w:fldChar w:fldCharType="separate"/>
      </w:r>
      <w:r w:rsidR="002123D6">
        <w:rPr>
          <w:rStyle w:val="afffff7"/>
          <w:noProof/>
        </w:rPr>
        <w:t>2</w:t>
      </w:r>
      <w:r w:rsidRPr="0049454C">
        <w:rPr>
          <w:rStyle w:val="afffff7"/>
        </w:rPr>
        <w:fldChar w:fldCharType="end"/>
      </w:r>
      <w:r w:rsidRPr="0049454C">
        <w:rPr>
          <w:rStyle w:val="afffff7"/>
        </w:rPr>
        <w:t>.</w:t>
      </w:r>
      <w:r w:rsidRPr="0049454C">
        <w:rPr>
          <w:rStyle w:val="afffff7"/>
        </w:rPr>
        <w:fldChar w:fldCharType="begin"/>
      </w:r>
      <w:r w:rsidRPr="0049454C">
        <w:rPr>
          <w:rStyle w:val="afffff7"/>
        </w:rPr>
        <w:instrText xml:space="preserve"> SEQ </w:instrText>
      </w:r>
      <w:r w:rsidRPr="0049454C">
        <w:rPr>
          <w:rStyle w:val="afffff7"/>
        </w:rPr>
        <w:instrText>例</w:instrText>
      </w:r>
      <w:r w:rsidRPr="0049454C">
        <w:rPr>
          <w:rStyle w:val="afffff7"/>
        </w:rPr>
        <w:instrText xml:space="preserve"> \* ARABIC \s 1 </w:instrText>
      </w:r>
      <w:r w:rsidRPr="0049454C">
        <w:rPr>
          <w:rStyle w:val="afffff7"/>
        </w:rPr>
        <w:fldChar w:fldCharType="separate"/>
      </w:r>
      <w:r w:rsidR="002123D6">
        <w:rPr>
          <w:rStyle w:val="afffff7"/>
          <w:noProof/>
        </w:rPr>
        <w:t>3</w:t>
      </w:r>
      <w:r w:rsidRPr="0049454C">
        <w:rPr>
          <w:rStyle w:val="afffff7"/>
        </w:rPr>
        <w:fldChar w:fldCharType="end"/>
      </w:r>
      <w:bookmarkEnd w:id="12"/>
      <w:r>
        <w:t xml:space="preserve">  </w:t>
      </w:r>
      <m:oMath>
        <m:r>
          <w:rPr>
            <w:rFonts w:ascii="Cambria Math" w:hAnsi="Cambria Math" w:hint="eastAsia"/>
          </w:rPr>
          <m:t>m</m:t>
        </m:r>
      </m:oMath>
      <w:r w:rsidR="009402B0">
        <w:rPr>
          <w:rFonts w:hint="eastAsia"/>
        </w:rPr>
        <w:t xml:space="preserve"> </w:t>
      </w:r>
      <w:r w:rsidR="009402B0">
        <w:rPr>
          <w:rFonts w:hint="eastAsia"/>
        </w:rPr>
        <w:t>是正整数</w:t>
      </w:r>
      <w:r w:rsidR="009402B0">
        <w:rPr>
          <w:rFonts w:hint="eastAsia"/>
        </w:rPr>
        <w:t>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double-struck"/>
                <m:sty m:val="p"/>
              </m:rP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m:rPr>
            <m:scr m:val="double-struck"/>
            <m:sty m:val="p"/>
          </m:rPr>
          <w:rPr>
            <w:rFonts w:ascii="Cambria Math" w:hAnsi="Cambria Math"/>
          </w:rPr>
          <m:t xml:space="preserve">⨁Z </m:t>
        </m:r>
      </m:oMath>
      <w:r w:rsidR="003B7455">
        <w:rPr>
          <w:rFonts w:hint="eastAsia"/>
        </w:rPr>
        <w:t>是循环群，当且仅当</w:t>
      </w:r>
      <m:oMath>
        <m:r>
          <w:rPr>
            <w:rFonts w:ascii="Cambria Math" w:hAnsi="Cambria Math"/>
          </w:rPr>
          <m:t xml:space="preserve"> m=1</m:t>
        </m:r>
      </m:oMath>
      <w:r w:rsidR="004A60FD">
        <w:rPr>
          <w:rFonts w:hint="eastAsia"/>
        </w:rPr>
        <w:t>.</w:t>
      </w:r>
      <w:r w:rsidR="00B00464">
        <w:rPr>
          <w:rFonts w:hint="eastAsia"/>
        </w:rPr>
        <w:t>（</w:t>
      </w:r>
      <w:r w:rsidR="00D12DC5">
        <w:rPr>
          <w:rFonts w:hint="eastAsia"/>
        </w:rPr>
        <w:t>注：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double-struck"/>
                <m:sty m:val="p"/>
              </m:rP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3B7455">
        <w:rPr>
          <w:rFonts w:hint="eastAsia"/>
        </w:rPr>
        <w:t>是单位元群</w:t>
      </w:r>
      <w:r w:rsidR="00B00464">
        <w:rPr>
          <w:rFonts w:hint="eastAsia"/>
        </w:rPr>
        <w:t>）</w:t>
      </w:r>
    </w:p>
    <w:p w14:paraId="4C349DBD" w14:textId="3D87B38F" w:rsidR="00581CD4" w:rsidRDefault="00581CD4" w:rsidP="006049A7">
      <w:pPr>
        <w:pStyle w:val="a2"/>
      </w:pPr>
      <w:r w:rsidRPr="006049A7">
        <w:rPr>
          <w:rStyle w:val="afffff7"/>
          <w:rFonts w:hint="eastAsia"/>
        </w:rPr>
        <w:t>证</w:t>
      </w:r>
      <w:r w:rsidRPr="006049A7">
        <w:rPr>
          <w:rFonts w:hint="eastAsia"/>
        </w:rPr>
        <w:t xml:space="preserve"> </w:t>
      </w:r>
      <w:r w:rsidRPr="006049A7">
        <w:t xml:space="preserve"> </w:t>
      </w:r>
      <w:r w:rsidR="000644E7">
        <w:rPr>
          <w:rFonts w:hint="eastAsia"/>
        </w:rPr>
        <w:t>必要性</w:t>
      </w:r>
      <w:r w:rsidR="000644E7">
        <w:rPr>
          <w:rFonts w:hint="eastAsia"/>
        </w:rPr>
        <w:t>.</w:t>
      </w:r>
      <w:r w:rsidR="000644E7">
        <w:t xml:space="preserve"> </w:t>
      </w:r>
      <w:r w:rsidR="00F52EA0" w:rsidRPr="006049A7">
        <w:rPr>
          <w:rFonts w:hint="eastAsia"/>
        </w:rPr>
        <w:t>若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double-struck"/>
                <m:sty m:val="p"/>
              </m:rP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m:rPr>
            <m:scr m:val="double-struck"/>
            <m:sty m:val="p"/>
          </m:rPr>
          <w:rPr>
            <w:rFonts w:ascii="Cambria Math" w:hAnsi="Cambria Math"/>
          </w:rPr>
          <m:t xml:space="preserve">⨁Z </m:t>
        </m:r>
      </m:oMath>
      <w:r w:rsidR="00246FF3" w:rsidRPr="006049A7">
        <w:rPr>
          <w:rFonts w:hint="eastAsia"/>
        </w:rPr>
        <w:t>是循环群，</w:t>
      </w:r>
      <w:r w:rsidR="004C6035" w:rsidRPr="006049A7">
        <w:rPr>
          <w:rFonts w:hint="eastAsia"/>
        </w:rPr>
        <w:t>设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double-struck"/>
                <m:sty m:val="p"/>
              </m:rP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m:rPr>
            <m:scr m:val="double-struck"/>
            <m:sty m:val="p"/>
          </m:rPr>
          <w:rPr>
            <w:rFonts w:ascii="Cambria Math" w:hAnsi="Cambria Math"/>
          </w:rPr>
          <m:t>⨁Z=</m:t>
        </m:r>
        <m:d>
          <m:dPr>
            <m:begChr m:val="〈"/>
            <m:endChr m:val="〉"/>
            <m:ctrlPr>
              <w:rPr>
                <w:rFonts w:ascii="Cambria Math" w:hAnsi="Cambria Math"/>
              </w:rPr>
            </m:ctrlPr>
          </m:dPr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</w:rPr>
                  <m:t>b</m:t>
                </m:r>
              </m:e>
            </m:d>
          </m:e>
        </m:d>
      </m:oMath>
      <w:r w:rsidR="00F52EA0" w:rsidRPr="006049A7">
        <w:t>，</w:t>
      </w:r>
      <w:r w:rsidR="004C6035" w:rsidRPr="006049A7">
        <w:rPr>
          <w:rFonts w:hint="eastAsia"/>
        </w:rPr>
        <w:t>则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double-struck"/>
                <m:sty m:val="p"/>
              </m:rP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〈"/>
            <m:endChr m:val="〉"/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a</m:t>
                </m:r>
              </m:e>
            </m:acc>
          </m:e>
        </m:d>
        <m:r>
          <m:rPr>
            <m:scr m:val="double-struck"/>
            <m:sty m:val="p"/>
          </m:rPr>
          <w:rPr>
            <w:rFonts w:ascii="Cambria Math" w:hAnsi="Cambria Math"/>
          </w:rPr>
          <m:t>,Z=</m:t>
        </m:r>
        <m:d>
          <m:dPr>
            <m:begChr m:val="〈"/>
            <m:endChr m:val="〉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b</m:t>
            </m:r>
          </m:e>
        </m:d>
        <m:r>
          <m:rPr>
            <m:sty m:val="p"/>
          </m:rPr>
          <w:rPr>
            <w:rFonts w:ascii="Cambria Math" w:hAnsi="Cambria Math"/>
          </w:rPr>
          <m:t>⇒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a</m:t>
            </m:r>
            <m:r>
              <m:rPr>
                <m:sty m:val="p"/>
              </m:rP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</w:rPr>
              <m:t>m</m:t>
            </m:r>
          </m:e>
        </m:d>
        <m:r>
          <m:rPr>
            <m:sty m:val="p"/>
          </m:rPr>
          <w:rPr>
            <w:rFonts w:ascii="Cambria Math" w:hAnsi="Cambria Math"/>
          </w:rPr>
          <m:t>=1,</m:t>
        </m:r>
        <m: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=±1. </m:t>
        </m:r>
      </m:oMath>
      <w:r w:rsidR="006049A7" w:rsidRPr="006049A7">
        <w:rPr>
          <w:rFonts w:hint="eastAsia"/>
        </w:rPr>
        <w:t>考虑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a</m:t>
                </m:r>
              </m:e>
            </m:acc>
            <m:r>
              <w:rPr>
                <w:rFonts w:ascii="Cambria Math" w:hAnsi="Cambria Math"/>
              </w:rPr>
              <m:t>,m</m:t>
            </m:r>
          </m:e>
        </m:d>
        <m:r>
          <w:rPr>
            <w:rFonts w:ascii="Cambria Math" w:hAnsi="Cambria Math"/>
          </w:rPr>
          <m:t>∈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double-struck"/>
                <m:sty m:val="p"/>
              </m:rP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m:rPr>
            <m:scr m:val="double-struck"/>
            <m:sty m:val="p"/>
          </m:rPr>
          <w:rPr>
            <w:rFonts w:ascii="Cambria Math" w:hAnsi="Cambria Math"/>
          </w:rPr>
          <m:t>⨁Z</m:t>
        </m:r>
        <m:r>
          <m:rPr>
            <m:sty m:val="p"/>
          </m:rPr>
          <w:rPr>
            <w:rFonts w:ascii="Cambria Math" w:hAnsi="Cambria Math"/>
          </w:rPr>
          <m:t>.</m:t>
        </m:r>
      </m:oMath>
      <w:r w:rsidR="008E70F9">
        <w:rPr>
          <w:rFonts w:hint="eastAsia"/>
        </w:rPr>
        <w:t xml:space="preserve"> </w:t>
      </w:r>
      <w:proofErr w:type="gramStart"/>
      <w:r w:rsidR="008E70F9">
        <w:rPr>
          <w:rFonts w:hint="eastAsia"/>
        </w:rPr>
        <w:t>必存在</w:t>
      </w:r>
      <w:proofErr w:type="gramEnd"/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k</m:t>
        </m:r>
        <m:r>
          <w:rPr>
            <w:rFonts w:ascii="Cambria Math" w:hAnsi="Cambria Math"/>
          </w:rPr>
          <m:t>∈</m:t>
        </m:r>
        <m:r>
          <m:rPr>
            <m:scr m:val="double-struck"/>
            <m:sty m:val="p"/>
          </m:rPr>
          <w:rPr>
            <w:rFonts w:ascii="Cambria Math" w:hAnsi="Cambria Math"/>
          </w:rPr>
          <m:t>Z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8E70F9">
        <w:rPr>
          <w:rFonts w:hint="eastAsia"/>
        </w:rPr>
        <w:t>使得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a</m:t>
                </m:r>
              </m:e>
            </m:acc>
            <m:r>
              <w:rPr>
                <w:rFonts w:ascii="Cambria Math" w:hAnsi="Cambria Math"/>
              </w:rPr>
              <m:t>,m</m:t>
            </m:r>
          </m:e>
        </m:d>
        <m:r>
          <w:rPr>
            <w:rFonts w:ascii="Cambria Math" w:hAnsi="Cambria Math"/>
          </w:rPr>
          <m:t>=k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a</m:t>
                </m:r>
              </m:e>
            </m:acc>
            <m:r>
              <m:rPr>
                <m:sty m:val="p"/>
              </m:rPr>
              <w:rPr>
                <w:rFonts w:ascii="Cambria Math" w:hAnsi="Cambria Math"/>
              </w:rPr>
              <m:t>,±1</m:t>
            </m:r>
          </m:e>
        </m:d>
        <m:r>
          <w:rPr>
            <w:rFonts w:ascii="Cambria Math" w:hAnsi="Cambria Math"/>
          </w:rPr>
          <m:t>.</m:t>
        </m:r>
      </m:oMath>
      <w:r w:rsidR="008E70F9">
        <w:t xml:space="preserve"> </w:t>
      </w:r>
      <w:r w:rsidR="008E70F9">
        <w:rPr>
          <w:rFonts w:hint="eastAsia"/>
        </w:rPr>
        <w:t>从而有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 w:hint="eastAsia"/>
          </w:rPr>
          <m:t>k</m:t>
        </m:r>
        <m:r>
          <w:rPr>
            <w:rFonts w:ascii="Cambria Math" w:hAnsi="Cambria Math"/>
          </w:rPr>
          <m:t>=±m</m:t>
        </m:r>
      </m:oMath>
      <w:r w:rsidR="008E70F9">
        <w:rPr>
          <w:rFonts w:hint="eastAsia"/>
        </w:rPr>
        <w:t>，</w:t>
      </w:r>
      <w:r w:rsidR="00EF74BC">
        <w:rPr>
          <w:rFonts w:hint="eastAsia"/>
        </w:rPr>
        <w:t>于是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a</m:t>
            </m:r>
            <m:ctrlPr>
              <w:rPr>
                <w:rFonts w:ascii="Cambria Math" w:hAnsi="Cambria Math"/>
              </w:rPr>
            </m:ctrlPr>
          </m:e>
        </m:acc>
        <m:r>
          <w:rPr>
            <w:rFonts w:ascii="Cambria Math" w:hAnsi="Cambria Math"/>
          </w:rPr>
          <m:t>=±m</m:t>
        </m:r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a</m:t>
            </m:r>
            <m:ctrlPr>
              <w:rPr>
                <w:rFonts w:ascii="Cambria Math" w:hAnsi="Cambria Math"/>
              </w:rPr>
            </m:ctrlPr>
          </m:e>
        </m:acc>
        <m:r>
          <w:rPr>
            <w:rFonts w:ascii="Cambria Math" w:hAnsi="Cambria Math"/>
          </w:rPr>
          <m:t>⇔</m:t>
        </m:r>
        <m:r>
          <w:rPr>
            <w:rFonts w:ascii="Cambria Math" w:hAnsi="Cambria Math"/>
          </w:rPr>
          <m:t>m</m:t>
        </m:r>
        <m:d>
          <m:dPr>
            <m:begChr m:val="|"/>
            <m:endChr m:val="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(1±m)a</m:t>
            </m:r>
          </m:e>
        </m:d>
        <m:r>
          <w:rPr>
            <w:rFonts w:ascii="Cambria Math" w:hAnsi="Cambria Math"/>
          </w:rPr>
          <m:t>.</m:t>
        </m:r>
      </m:oMath>
      <w:r w:rsidR="00512322">
        <w:rPr>
          <w:rFonts w:hint="eastAsia"/>
        </w:rPr>
        <w:t xml:space="preserve"> </w:t>
      </w:r>
      <w:r w:rsidR="00512322">
        <w:rPr>
          <w:rFonts w:hint="eastAsia"/>
        </w:rPr>
        <w:t>又因为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a</m:t>
            </m:r>
            <m:r>
              <m:rPr>
                <m:sty m:val="p"/>
              </m:rP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</w:rPr>
              <m:t>m</m:t>
            </m:r>
          </m:e>
        </m:d>
        <m:r>
          <m:rPr>
            <m:sty m:val="p"/>
          </m:rPr>
          <w:rPr>
            <w:rFonts w:ascii="Cambria Math" w:hAnsi="Cambria Math"/>
          </w:rPr>
          <m:t>=1</m:t>
        </m:r>
      </m:oMath>
      <w:r w:rsidR="00512322">
        <w:rPr>
          <w:rFonts w:hint="eastAsia"/>
        </w:rPr>
        <w:t>，故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m</m:t>
        </m:r>
        <m:d>
          <m:dPr>
            <m:begChr m:val="|"/>
            <m:endChr m:val="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(1±m)</m:t>
            </m:r>
          </m:e>
        </m:d>
        <m:r>
          <m:rPr>
            <m:sty m:val="p"/>
          </m:rPr>
          <w:rPr>
            <w:rFonts w:ascii="Cambria Math" w:hAnsi="Cambria Math"/>
          </w:rPr>
          <m:t>⇒</m:t>
        </m:r>
        <m:r>
          <w:rPr>
            <w:rFonts w:ascii="Cambria Math" w:hAnsi="Cambria Math"/>
          </w:rPr>
          <m:t>m=1.</m:t>
        </m:r>
      </m:oMath>
    </w:p>
    <w:p w14:paraId="7802B82E" w14:textId="77777777" w:rsidR="007F4FC0" w:rsidRPr="007F4FC0" w:rsidRDefault="00EF2AFB" w:rsidP="007F4FC0">
      <w:pPr>
        <w:pStyle w:val="a2"/>
      </w:pPr>
      <w:r w:rsidRPr="007F4FC0">
        <w:t>充分性</w:t>
      </w:r>
      <w:r w:rsidRPr="007F4FC0">
        <w:rPr>
          <w:rFonts w:hint="eastAsia"/>
        </w:rPr>
        <w:t>.</w:t>
      </w:r>
      <w:r w:rsidR="007B0C35" w:rsidRPr="007F4FC0">
        <w:t xml:space="preserve"> </w:t>
      </w:r>
      <w:r w:rsidR="004D5F05" w:rsidRPr="007F4FC0">
        <w:t>显然有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double-struck"/>
                <m:sty m:val="p"/>
              </m:rPr>
              <w:rPr>
                <w:rFonts w:ascii="Cambria Math" w:hAnsi="Cambria Math"/>
              </w:rPr>
              <m:t>Z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</m:sSub>
        <m:r>
          <m:rPr>
            <m:scr m:val="double-struck"/>
            <m:sty m:val="p"/>
          </m:rPr>
          <w:rPr>
            <w:rFonts w:ascii="Cambria Math" w:hAnsi="Cambria Math"/>
          </w:rPr>
          <m:t>⨁Z=</m:t>
        </m:r>
        <m:d>
          <m:dPr>
            <m:begChr m:val="〈"/>
            <m:endChr m:val="〉"/>
            <m:ctrlPr>
              <w:rPr>
                <w:rFonts w:ascii="Cambria Math" w:hAnsi="Cambria Math"/>
              </w:rPr>
            </m:ctrlPr>
          </m:dPr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,±1</m:t>
                </m:r>
              </m:e>
            </m:d>
          </m:e>
        </m:d>
        <m:r>
          <m:rPr>
            <m:sty m:val="p"/>
          </m:rPr>
          <w:rPr>
            <w:rFonts w:ascii="Cambria Math" w:hAnsi="Cambria Math"/>
          </w:rPr>
          <m:t>.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</w:p>
    <w:p w14:paraId="605E364D" w14:textId="6954DF2D" w:rsidR="007F4FC0" w:rsidRPr="007C79A9" w:rsidRDefault="007F4FC0" w:rsidP="007F4FC0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r>
                <w:rPr>
                  <w:rFonts w:ascii="Cambria Math" w:hAnsi="Cambria Math"/>
                </w:rPr>
                <m:t>#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∎</m:t>
              </m:r>
            </m:e>
          </m:eqArr>
        </m:oMath>
      </m:oMathPara>
    </w:p>
    <w:p w14:paraId="543F0867" w14:textId="4BCA5328" w:rsidR="00D52622" w:rsidRDefault="00D52622" w:rsidP="00D52622">
      <w:pPr>
        <w:pStyle w:val="31"/>
      </w:pPr>
      <w:bookmarkStart w:id="13" w:name="_Toc101266175"/>
      <w:r>
        <w:rPr>
          <w:rFonts w:hint="eastAsia"/>
        </w:rPr>
        <w:t>两个无限循环群的外直和</w:t>
      </w:r>
      <w:bookmarkEnd w:id="13"/>
    </w:p>
    <w:p w14:paraId="2BE5013F" w14:textId="57216BD5" w:rsidR="00795EEF" w:rsidRDefault="00795EEF" w:rsidP="00795EEF">
      <w:pPr>
        <w:pStyle w:val="a2"/>
      </w:pPr>
      <w:bookmarkStart w:id="14" w:name="_Ref101226027"/>
      <w:r>
        <w:rPr>
          <w:rStyle w:val="afffff7"/>
          <w:rFonts w:hint="eastAsia"/>
        </w:rPr>
        <w:t>命题</w:t>
      </w:r>
      <w:r w:rsidRPr="0049454C">
        <w:rPr>
          <w:rStyle w:val="afffff7"/>
        </w:rPr>
        <w:fldChar w:fldCharType="begin"/>
      </w:r>
      <w:r w:rsidRPr="0049454C">
        <w:rPr>
          <w:rStyle w:val="afffff7"/>
        </w:rPr>
        <w:instrText xml:space="preserve"> STYLEREF 1 \s </w:instrText>
      </w:r>
      <w:r w:rsidRPr="0049454C">
        <w:rPr>
          <w:rStyle w:val="afffff7"/>
        </w:rPr>
        <w:fldChar w:fldCharType="separate"/>
      </w:r>
      <w:r w:rsidR="002123D6">
        <w:rPr>
          <w:rStyle w:val="afffff7"/>
          <w:noProof/>
        </w:rPr>
        <w:t>2</w:t>
      </w:r>
      <w:r w:rsidRPr="0049454C">
        <w:rPr>
          <w:rStyle w:val="afffff7"/>
        </w:rPr>
        <w:fldChar w:fldCharType="end"/>
      </w:r>
      <w:r w:rsidRPr="0049454C">
        <w:rPr>
          <w:rStyle w:val="afffff7"/>
        </w:rPr>
        <w:t>.</w:t>
      </w:r>
      <w:r w:rsidRPr="0049454C">
        <w:rPr>
          <w:rStyle w:val="afffff7"/>
        </w:rPr>
        <w:fldChar w:fldCharType="begin"/>
      </w:r>
      <w:r w:rsidRPr="0049454C">
        <w:rPr>
          <w:rStyle w:val="afffff7"/>
        </w:rPr>
        <w:instrText xml:space="preserve"> SEQ </w:instrText>
      </w:r>
      <w:r w:rsidRPr="0049454C">
        <w:rPr>
          <w:rStyle w:val="afffff7"/>
        </w:rPr>
        <w:instrText>例</w:instrText>
      </w:r>
      <w:r w:rsidRPr="0049454C">
        <w:rPr>
          <w:rStyle w:val="afffff7"/>
        </w:rPr>
        <w:instrText xml:space="preserve"> \* ARABIC \s 1 </w:instrText>
      </w:r>
      <w:r w:rsidRPr="0049454C">
        <w:rPr>
          <w:rStyle w:val="afffff7"/>
        </w:rPr>
        <w:fldChar w:fldCharType="separate"/>
      </w:r>
      <w:r w:rsidR="002123D6">
        <w:rPr>
          <w:rStyle w:val="afffff7"/>
          <w:noProof/>
        </w:rPr>
        <w:t>4</w:t>
      </w:r>
      <w:r w:rsidRPr="0049454C">
        <w:rPr>
          <w:rStyle w:val="afffff7"/>
        </w:rPr>
        <w:fldChar w:fldCharType="end"/>
      </w:r>
      <w:bookmarkEnd w:id="14"/>
      <w:r>
        <w:t xml:space="preserve">  </w:t>
      </w:r>
      <m:oMath>
        <m:r>
          <m:rPr>
            <m:scr m:val="double-struck"/>
            <m:sty m:val="p"/>
          </m:rPr>
          <w:rPr>
            <w:rFonts w:ascii="Cambria Math" w:hAnsi="Cambria Math"/>
          </w:rPr>
          <m:t xml:space="preserve">Z⨁Z </m:t>
        </m:r>
      </m:oMath>
      <w:r w:rsidR="00EF6D86">
        <w:rPr>
          <w:rFonts w:hint="eastAsia"/>
        </w:rPr>
        <w:t>不</w:t>
      </w:r>
      <w:r>
        <w:rPr>
          <w:rFonts w:hint="eastAsia"/>
        </w:rPr>
        <w:t>是循环群</w:t>
      </w:r>
      <w:r w:rsidR="00EF6D86">
        <w:rPr>
          <w:rFonts w:hint="eastAsia"/>
        </w:rPr>
        <w:t>.</w:t>
      </w:r>
    </w:p>
    <w:p w14:paraId="33F1BE31" w14:textId="707CD097" w:rsidR="00EC1B79" w:rsidRPr="006049A7" w:rsidRDefault="00581CD4" w:rsidP="006049A7">
      <w:pPr>
        <w:pStyle w:val="a2"/>
        <w:rPr>
          <w:rFonts w:hint="eastAsia"/>
        </w:rPr>
      </w:pPr>
      <w:r w:rsidRPr="006049A7">
        <w:rPr>
          <w:rStyle w:val="afffff7"/>
          <w:rFonts w:hint="eastAsia"/>
        </w:rPr>
        <w:t>证</w:t>
      </w:r>
      <w:r>
        <w:rPr>
          <w:rFonts w:hint="eastAsia"/>
        </w:rPr>
        <w:t xml:space="preserve"> </w:t>
      </w:r>
      <w:r>
        <w:t xml:space="preserve"> </w:t>
      </w:r>
      <w:r w:rsidR="00866AFB">
        <w:rPr>
          <w:rFonts w:hint="eastAsia"/>
        </w:rPr>
        <w:t>反证法</w:t>
      </w:r>
      <w:r w:rsidR="00426013" w:rsidRPr="006049A7">
        <w:rPr>
          <w:rFonts w:hint="eastAsia"/>
        </w:rPr>
        <w:t>.</w:t>
      </w:r>
      <w:r w:rsidR="00866AFB">
        <w:t xml:space="preserve"> </w:t>
      </w:r>
      <w:r w:rsidR="00866AFB">
        <w:rPr>
          <w:rFonts w:hint="eastAsia"/>
        </w:rPr>
        <w:t>若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cr m:val="double-struck"/>
            <m:sty m:val="p"/>
          </m:rPr>
          <w:rPr>
            <w:rFonts w:ascii="Cambria Math" w:hAnsi="Cambria Math"/>
          </w:rPr>
          <m:t>Z⨁Z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61D34">
        <w:rPr>
          <w:rFonts w:hint="eastAsia"/>
        </w:rPr>
        <w:t>是循环群，设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cr m:val="double-struck"/>
            <m:sty m:val="p"/>
          </m:rPr>
          <w:rPr>
            <w:rFonts w:ascii="Cambria Math" w:hAnsi="Cambria Math"/>
          </w:rPr>
          <m:t>Z⨁Z</m:t>
        </m:r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〈"/>
            <m:endChr m:val="〉"/>
            <m:ctrlPr>
              <w:rPr>
                <w:rFonts w:ascii="Cambria Math" w:hAnsi="Cambria Math"/>
              </w:rPr>
            </m:ctrlPr>
          </m:dPr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 w:hint="eastAsia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</w:rPr>
                  <m:t>b</m:t>
                </m:r>
              </m:e>
            </m:d>
          </m:e>
        </m:d>
        <m:r>
          <w:rPr>
            <w:rFonts w:ascii="Cambria Math" w:hAnsi="Cambria Math"/>
          </w:rPr>
          <m:t>.</m:t>
        </m:r>
      </m:oMath>
      <w:r w:rsidR="00261D34">
        <w:rPr>
          <w:rFonts w:hint="eastAsia"/>
        </w:rPr>
        <w:t xml:space="preserve"> </w:t>
      </w:r>
      <w:r w:rsidR="00261D34" w:rsidRPr="006049A7">
        <w:rPr>
          <w:rFonts w:hint="eastAsia"/>
        </w:rPr>
        <w:t>则</w:t>
      </w:r>
      <m:oMath>
        <m:r>
          <m:rPr>
            <m:scr m:val="double-struck"/>
            <m:sty m:val="p"/>
          </m:rPr>
          <w:rPr>
            <w:rFonts w:ascii="Cambria Math" w:hAnsi="Cambria Math"/>
          </w:rPr>
          <m:t xml:space="preserve"> Z=</m:t>
        </m:r>
        <m:d>
          <m:dPr>
            <m:begChr m:val="〈"/>
            <m:endChr m:val="〉"/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a</m:t>
                </m:r>
              </m:e>
            </m:acc>
          </m:e>
        </m:d>
        <m:r>
          <m:rPr>
            <m:scr m:val="double-struck"/>
            <m:sty m:val="p"/>
          </m:rPr>
          <w:rPr>
            <w:rFonts w:ascii="Cambria Math" w:hAnsi="Cambria Math"/>
          </w:rPr>
          <m:t>,Z=</m:t>
        </m:r>
        <m:d>
          <m:dPr>
            <m:begChr m:val="〈"/>
            <m:endChr m:val="〉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b</m:t>
            </m:r>
          </m:e>
        </m:d>
        <m:r>
          <m:rPr>
            <m:sty m:val="p"/>
          </m:rPr>
          <w:rPr>
            <w:rFonts w:ascii="Cambria Math" w:hAnsi="Cambria Math"/>
          </w:rPr>
          <m:t>⇒</m:t>
        </m:r>
        <m:r>
          <w:rPr>
            <w:rFonts w:ascii="Cambria Math" w:hAnsi="Cambria Math" w:hint="eastAsia"/>
          </w:rPr>
          <m:t>a</m:t>
        </m:r>
        <m:r>
          <m:rPr>
            <m:sty m:val="p"/>
          </m:rPr>
          <w:rPr>
            <w:rFonts w:ascii="Cambria Math" w:hAnsi="Cambria Math"/>
          </w:rPr>
          <m:t>,</m:t>
        </m:r>
        <m: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=±1.</m:t>
        </m:r>
      </m:oMath>
      <w:r w:rsidR="00B46AC0">
        <w:rPr>
          <w:rFonts w:hint="eastAsia"/>
        </w:rPr>
        <w:t xml:space="preserve"> </w:t>
      </w:r>
      <w:r w:rsidR="00B46AC0">
        <w:rPr>
          <w:rFonts w:hint="eastAsia"/>
        </w:rPr>
        <w:t>考虑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 w:hint="eastAsia"/>
              </w:rPr>
              <m:t>m</m:t>
            </m:r>
            <m: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>∈</m:t>
        </m:r>
        <m:r>
          <m:rPr>
            <m:scr m:val="double-struck"/>
            <m:sty m:val="p"/>
          </m:rPr>
          <w:rPr>
            <w:rFonts w:ascii="Cambria Math" w:hAnsi="Cambria Math"/>
          </w:rPr>
          <m:t>Z⨁Z</m:t>
        </m:r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m</m:t>
            </m:r>
          </m:e>
        </m:d>
        <m:r>
          <w:rPr>
            <w:rFonts w:ascii="Cambria Math" w:hAnsi="Cambria Math"/>
          </w:rPr>
          <m:t>≠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n</m:t>
            </m:r>
          </m:e>
        </m:d>
        <m:r>
          <m:rPr>
            <m:sty m:val="p"/>
          </m:rPr>
          <w:rPr>
            <w:rFonts w:ascii="Cambria Math" w:hAnsi="Cambria Math"/>
          </w:rPr>
          <m:t>.</m:t>
        </m:r>
      </m:oMath>
      <w:r w:rsidR="00B46AC0">
        <w:rPr>
          <w:rFonts w:hint="eastAsia"/>
        </w:rPr>
        <w:t xml:space="preserve"> </w:t>
      </w:r>
      <w:proofErr w:type="gramStart"/>
      <w:r w:rsidR="00B46AC0">
        <w:rPr>
          <w:rFonts w:hint="eastAsia"/>
        </w:rPr>
        <w:t>必存在</w:t>
      </w:r>
      <w:proofErr w:type="gramEnd"/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k</m:t>
        </m:r>
        <m:r>
          <w:rPr>
            <w:rFonts w:ascii="Cambria Math" w:hAnsi="Cambria Math"/>
          </w:rPr>
          <m:t>∈</m:t>
        </m:r>
        <m:r>
          <m:rPr>
            <m:scr m:val="double-struck"/>
            <m:sty m:val="p"/>
          </m:rPr>
          <w:rPr>
            <w:rFonts w:ascii="Cambria Math" w:hAnsi="Cambria Math"/>
          </w:rPr>
          <m:t>Z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B46AC0">
        <w:rPr>
          <w:rFonts w:hint="eastAsia"/>
        </w:rPr>
        <w:t>使得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 w:hint="eastAsia"/>
              </w:rPr>
              <m:t>m</m:t>
            </m:r>
            <m:r>
              <w:rPr>
                <w:rFonts w:ascii="Cambria Math" w:hAnsi="Cambria Math"/>
              </w:rPr>
              <m:t>,n</m:t>
            </m:r>
          </m:e>
        </m:d>
        <m:r>
          <w:rPr>
            <w:rFonts w:ascii="Cambria Math" w:hAnsi="Cambria Math"/>
          </w:rPr>
          <m:t>=k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 w:hint="eastAsia"/>
              </w:rPr>
              <m:t>a</m:t>
            </m:r>
            <m:r>
              <m:rPr>
                <m:sty m:val="p"/>
              </m:rP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</w:rPr>
              <m:t>b</m:t>
            </m:r>
          </m:e>
        </m:d>
        <m:r>
          <w:rPr>
            <w:rFonts w:ascii="Cambria Math" w:hAnsi="Cambria Math"/>
          </w:rPr>
          <m:t>.</m:t>
        </m:r>
      </m:oMath>
      <w:r w:rsidR="00B46AC0">
        <w:t xml:space="preserve"> </w:t>
      </w:r>
      <w:r w:rsidR="00B46AC0">
        <w:rPr>
          <w:rFonts w:hint="eastAsia"/>
        </w:rPr>
        <w:t>从而有</w:t>
      </w:r>
      <m:oMath>
        <m:r>
          <w:rPr>
            <w:rFonts w:ascii="Cambria Math" w:hAnsi="Cambria Math"/>
          </w:rPr>
          <m:t xml:space="preserve"> 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m</m:t>
            </m:r>
          </m:e>
        </m:d>
        <m:r>
          <w:rPr>
            <w:rFonts w:ascii="Cambria Math" w:hAnsi="Cambria Math"/>
          </w:rPr>
          <m:t>=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ka</m:t>
            </m:r>
          </m:e>
        </m:d>
        <m:r>
          <w:rPr>
            <w:rFonts w:ascii="Cambria Math" w:hAnsi="Cambria Math"/>
          </w:rPr>
          <m:t>=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k</m:t>
            </m:r>
          </m:e>
        </m:d>
        <m:r>
          <w:rPr>
            <w:rFonts w:ascii="Cambria Math" w:hAnsi="Cambria Math"/>
          </w:rPr>
          <m:t>=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kb</m:t>
            </m:r>
          </m:e>
        </m:d>
        <m:r>
          <w:rPr>
            <w:rFonts w:ascii="Cambria Math" w:hAnsi="Cambria Math"/>
          </w:rPr>
          <m:t>=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n</m:t>
            </m:r>
          </m:e>
        </m:d>
      </m:oMath>
      <w:r w:rsidR="00213F24">
        <w:rPr>
          <w:rFonts w:hint="eastAsia"/>
        </w:rPr>
        <w:t>，这与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m</m:t>
            </m:r>
          </m:e>
        </m:d>
        <m:r>
          <w:rPr>
            <w:rFonts w:ascii="Cambria Math" w:hAnsi="Cambria Math"/>
          </w:rPr>
          <m:t>≠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 xml:space="preserve"> </m:t>
        </m:r>
      </m:oMath>
      <w:r w:rsidR="00213F24">
        <w:rPr>
          <w:rFonts w:hint="eastAsia"/>
        </w:rPr>
        <w:t>矛盾</w:t>
      </w:r>
      <w:r w:rsidR="00213F24">
        <w:rPr>
          <w:rFonts w:hint="eastAsia"/>
        </w:rPr>
        <w:t>.</w:t>
      </w:r>
      <w:r w:rsidR="00213F24">
        <w:t xml:space="preserve"> </w:t>
      </w:r>
      <w:r w:rsidR="00752604">
        <w:rPr>
          <w:rFonts w:hint="eastAsia"/>
        </w:rPr>
        <w:t>故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cr m:val="double-struck"/>
            <m:sty m:val="p"/>
          </m:rPr>
          <w:rPr>
            <w:rFonts w:ascii="Cambria Math" w:hAnsi="Cambria Math"/>
          </w:rPr>
          <m:t xml:space="preserve">Z⨁Z </m:t>
        </m:r>
      </m:oMath>
      <w:r w:rsidR="00752604">
        <w:rPr>
          <w:rFonts w:hint="eastAsia"/>
        </w:rPr>
        <w:t>不是循环群</w:t>
      </w:r>
      <w:r w:rsidR="00015D2D">
        <w:rPr>
          <w:rFonts w:hint="eastAsia"/>
        </w:rPr>
        <w:t>.</w:t>
      </w:r>
    </w:p>
    <w:p w14:paraId="6ECDD58F" w14:textId="77777777" w:rsidR="00F13E16" w:rsidRPr="007C79A9" w:rsidRDefault="004F0DD1" w:rsidP="00F13E16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r>
                <w:rPr>
                  <w:rFonts w:ascii="Cambria Math" w:hAnsi="Cambria Math"/>
                </w:rPr>
                <m:t>#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∎</m:t>
              </m:r>
            </m:e>
          </m:eqArr>
        </m:oMath>
      </m:oMathPara>
    </w:p>
    <w:p w14:paraId="1407B824" w14:textId="0D45DA2C" w:rsidR="00D52622" w:rsidRDefault="00A227C9" w:rsidP="00D52622">
      <w:pPr>
        <w:pStyle w:val="31"/>
      </w:pPr>
      <w:bookmarkStart w:id="15" w:name="_Toc101266176"/>
      <w:r>
        <w:rPr>
          <w:rFonts w:hint="eastAsia"/>
        </w:rPr>
        <w:lastRenderedPageBreak/>
        <w:t>两个</w:t>
      </w:r>
      <w:r w:rsidR="00302AE5">
        <w:rPr>
          <w:rFonts w:hint="eastAsia"/>
        </w:rPr>
        <w:t>有限</w:t>
      </w:r>
      <w:r>
        <w:rPr>
          <w:rFonts w:hint="eastAsia"/>
        </w:rPr>
        <w:t>循环群的外直和</w:t>
      </w:r>
      <w:bookmarkEnd w:id="15"/>
    </w:p>
    <w:p w14:paraId="7A779ADF" w14:textId="088121D7" w:rsidR="00CE5638" w:rsidRDefault="00746BE0" w:rsidP="00AC69A4">
      <w:pPr>
        <w:pStyle w:val="a2"/>
      </w:pPr>
      <w:r>
        <w:rPr>
          <w:rFonts w:hint="eastAsia"/>
        </w:rPr>
        <w:t>现</w:t>
      </w:r>
      <w:r w:rsidR="006B3409">
        <w:rPr>
          <w:rFonts w:hint="eastAsia"/>
        </w:rPr>
        <w:t>将</w:t>
      </w:r>
      <w:r w:rsidR="004D0156">
        <w:rPr>
          <w:rFonts w:hint="eastAsia"/>
        </w:rPr>
        <w:t>主教材</w:t>
      </w:r>
      <w:r w:rsidR="00A772EA">
        <w:rPr>
          <w:rFonts w:hint="eastAsia"/>
        </w:rPr>
        <w:t>第</w:t>
      </w:r>
      <w:r w:rsidR="00A772EA">
        <w:rPr>
          <w:rFonts w:hint="eastAsia"/>
        </w:rPr>
        <w:t>2</w:t>
      </w:r>
      <w:r w:rsidR="00A772EA">
        <w:t>.9</w:t>
      </w:r>
      <w:r w:rsidR="00A772EA">
        <w:rPr>
          <w:rFonts w:hint="eastAsia"/>
        </w:rPr>
        <w:t>节习题</w:t>
      </w:r>
      <w:r w:rsidR="00A772EA">
        <w:rPr>
          <w:rFonts w:hint="eastAsia"/>
        </w:rPr>
        <w:t>4</w:t>
      </w:r>
      <w:r w:rsidR="00A772EA">
        <w:t xml:space="preserve"> </w:t>
      </w:r>
      <w:r w:rsidR="00A772EA">
        <w:fldChar w:fldCharType="begin"/>
      </w:r>
      <w:r w:rsidR="00A772EA">
        <w:rPr>
          <w:rFonts w:hint="eastAsia"/>
        </w:rPr>
        <w:instrText xml:space="preserve"> ADDIN EN.CITE &lt;EndNote&gt;&lt;Cite&gt;&lt;Author&gt;</w:instrText>
      </w:r>
      <w:r w:rsidR="00A772EA">
        <w:rPr>
          <w:rFonts w:hint="eastAsia"/>
        </w:rPr>
        <w:instrText>刘绍学</w:instrText>
      </w:r>
      <w:r w:rsidR="00A772EA">
        <w:rPr>
          <w:rFonts w:hint="eastAsia"/>
        </w:rPr>
        <w:instrText>&lt;/Author&gt;&lt;Year&gt;2011&lt;/Year&gt;&lt;RecNum&gt;1&lt;/RecNum&gt;&lt;Pages&gt;73&lt;/Pages&gt;&lt;DisplayText&gt;(</w:instrText>
      </w:r>
      <w:r w:rsidR="00A772EA">
        <w:rPr>
          <w:rFonts w:hint="eastAsia"/>
        </w:rPr>
        <w:instrText>刘绍学</w:instrText>
      </w:r>
      <w:r w:rsidR="00A772EA">
        <w:rPr>
          <w:rFonts w:hint="eastAsia"/>
        </w:rPr>
        <w:instrText xml:space="preserve"> &amp;amp; </w:instrText>
      </w:r>
      <w:r w:rsidR="00A772EA">
        <w:rPr>
          <w:rFonts w:hint="eastAsia"/>
        </w:rPr>
        <w:instrText>章璞</w:instrText>
      </w:r>
      <w:r w:rsidR="00A772EA">
        <w:rPr>
          <w:rFonts w:hint="eastAsia"/>
        </w:rPr>
        <w:instrText>, 2011, p. 73)&lt;/DisplayText&gt;&lt;record&gt;&lt;rec-number&gt;1&lt;/rec-number&gt;&lt;foreign-keys&gt;&lt;key app="EN" db-id="f0tzvztajz0f21evdr25e22ttfdrdv9d50te" timestamp="1647949353"&gt;1&lt;/key&gt;&lt;/foreign-keys&gt;&lt;ref-type name="Book"&gt;6&lt;/ref-type&gt;&lt;contributors&gt;&lt;authors&gt;&lt;author&gt;&lt;style face="normal" font="default" charset="134" size="100%"&gt;</w:instrText>
      </w:r>
      <w:r w:rsidR="00A772EA">
        <w:rPr>
          <w:rFonts w:hint="eastAsia"/>
        </w:rPr>
        <w:instrText>刘绍学</w:instrText>
      </w:r>
      <w:r w:rsidR="00A772EA">
        <w:rPr>
          <w:rFonts w:hint="eastAsia"/>
        </w:rPr>
        <w:instrText>&lt;/style&gt;&lt;/author&gt;&lt;author&gt;&lt;style face="normal" font="default" charset="134" size="100%"&gt;</w:instrText>
      </w:r>
      <w:r w:rsidR="00A772EA">
        <w:rPr>
          <w:rFonts w:hint="eastAsia"/>
        </w:rPr>
        <w:instrText>章璞</w:instrText>
      </w:r>
      <w:r w:rsidR="00A772EA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A772EA">
        <w:rPr>
          <w:rFonts w:hint="eastAsia"/>
        </w:rPr>
        <w:instrText>近世代数导引</w:instrText>
      </w:r>
      <w:r w:rsidR="00A772EA">
        <w:rPr>
          <w:rFonts w:hint="eastAsia"/>
        </w:rPr>
        <w:instrText>&lt;/style&gt;&lt;/title&gt;&lt;/titles&gt;&lt;edition&gt;1&lt;/edition&gt;&lt;reprint-edition&gt;4&lt;/reprint-edition&gt;&lt;dates&gt;&lt;year&gt;2011&lt;/year&gt;&lt;/dates&gt;&lt;pub-location&gt;&lt;style face="normal" font="default" charset="134" size="100%"&gt;</w:instrText>
      </w:r>
      <w:r w:rsidR="00A772EA">
        <w:rPr>
          <w:rFonts w:hint="eastAsia"/>
        </w:rPr>
        <w:instrText>北京</w:instrText>
      </w:r>
      <w:r w:rsidR="00A772EA">
        <w:rPr>
          <w:rFonts w:hint="eastAsia"/>
        </w:rPr>
        <w:instrText>&lt;/style&gt;&lt;/pub-location&gt;&lt;publisher&gt;&lt;style face="normal" font="default" charset="134" size="100%"&gt;</w:instrText>
      </w:r>
      <w:r w:rsidR="00A772EA">
        <w:rPr>
          <w:rFonts w:hint="eastAsia"/>
        </w:rPr>
        <w:instrText>高等教育出版社</w:instrText>
      </w:r>
      <w:r w:rsidR="00A772EA">
        <w:rPr>
          <w:rFonts w:hint="eastAsia"/>
        </w:rPr>
        <w:instrText>&lt;/style&gt;&lt;/publisher&gt;&lt;isbn&gt;978-7-04-029227-5&lt;/isbn&gt;&lt;urls&gt;&lt;/urls&gt;&lt;/record&gt;&lt;/</w:instrText>
      </w:r>
      <w:r w:rsidR="00A772EA">
        <w:instrText>Cite&gt;&lt;/EndNote&gt;</w:instrText>
      </w:r>
      <w:r w:rsidR="00A772EA">
        <w:fldChar w:fldCharType="separate"/>
      </w:r>
      <w:r w:rsidR="00A772EA">
        <w:rPr>
          <w:rFonts w:hint="eastAsia"/>
          <w:noProof/>
        </w:rPr>
        <w:t>(</w:t>
      </w:r>
      <w:hyperlink w:anchor="_ENREF_1" w:tooltip="刘绍学, 2011 #1" w:history="1">
        <w:r w:rsidR="00A772EA" w:rsidRPr="00A772EA">
          <w:rPr>
            <w:rStyle w:val="aa"/>
            <w:rFonts w:hint="eastAsia"/>
          </w:rPr>
          <w:t>刘绍学</w:t>
        </w:r>
        <w:r w:rsidR="00A772EA" w:rsidRPr="00A772EA">
          <w:rPr>
            <w:rStyle w:val="aa"/>
            <w:rFonts w:hint="eastAsia"/>
          </w:rPr>
          <w:t xml:space="preserve"> &amp; </w:t>
        </w:r>
        <w:r w:rsidR="00A772EA" w:rsidRPr="00A772EA">
          <w:rPr>
            <w:rStyle w:val="aa"/>
            <w:rFonts w:hint="eastAsia"/>
          </w:rPr>
          <w:t>章璞</w:t>
        </w:r>
        <w:r w:rsidR="00A772EA" w:rsidRPr="00A772EA">
          <w:rPr>
            <w:rStyle w:val="aa"/>
            <w:rFonts w:hint="eastAsia"/>
          </w:rPr>
          <w:t>, 2011, p. 73</w:t>
        </w:r>
      </w:hyperlink>
      <w:r w:rsidR="00A772EA">
        <w:rPr>
          <w:rFonts w:hint="eastAsia"/>
          <w:noProof/>
        </w:rPr>
        <w:t>)</w:t>
      </w:r>
      <w:r w:rsidR="00A772EA">
        <w:fldChar w:fldCharType="end"/>
      </w:r>
      <w:r w:rsidR="008A68CC">
        <w:rPr>
          <w:rFonts w:hint="eastAsia"/>
        </w:rPr>
        <w:t>：</w:t>
      </w:r>
    </w:p>
    <w:p w14:paraId="3C7C6308" w14:textId="38BCC59B" w:rsidR="00CE5638" w:rsidRDefault="00CE5638" w:rsidP="00CE5638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3CF591E4" wp14:editId="5A9A36E3">
            <wp:extent cx="5274310" cy="645795"/>
            <wp:effectExtent l="0" t="0" r="2540" b="190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45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197978" w14:textId="005C4BE4" w:rsidR="00AC69A4" w:rsidRDefault="006B3409" w:rsidP="00933D67">
      <w:pPr>
        <w:pStyle w:val="a2"/>
        <w:ind w:firstLine="0"/>
      </w:pPr>
      <w:r>
        <w:rPr>
          <w:rFonts w:hint="eastAsia"/>
        </w:rPr>
        <w:t>写成下面的</w:t>
      </w:r>
      <w:r w:rsidR="00904FB2">
        <w:rPr>
          <w:rFonts w:hint="eastAsia"/>
        </w:rPr>
        <w:t>定理</w:t>
      </w:r>
      <w:r w:rsidR="00904FB2">
        <w:rPr>
          <w:rFonts w:hint="eastAsia"/>
        </w:rPr>
        <w:t>.</w:t>
      </w:r>
    </w:p>
    <w:p w14:paraId="202D4924" w14:textId="22C89C44" w:rsidR="006A3F5B" w:rsidRDefault="0045571A" w:rsidP="006A3F5B">
      <w:pPr>
        <w:pStyle w:val="a2"/>
      </w:pPr>
      <w:bookmarkStart w:id="16" w:name="_Ref101225101"/>
      <w:r>
        <w:rPr>
          <w:rStyle w:val="afffff7"/>
          <w:rFonts w:hint="eastAsia"/>
        </w:rPr>
        <w:t>定理</w:t>
      </w:r>
      <w:r w:rsidRPr="0049454C">
        <w:rPr>
          <w:rStyle w:val="afffff7"/>
        </w:rPr>
        <w:fldChar w:fldCharType="begin"/>
      </w:r>
      <w:r w:rsidRPr="0049454C">
        <w:rPr>
          <w:rStyle w:val="afffff7"/>
        </w:rPr>
        <w:instrText xml:space="preserve"> STYLEREF 1 \s </w:instrText>
      </w:r>
      <w:r w:rsidRPr="0049454C">
        <w:rPr>
          <w:rStyle w:val="afffff7"/>
        </w:rPr>
        <w:fldChar w:fldCharType="separate"/>
      </w:r>
      <w:r w:rsidR="002123D6">
        <w:rPr>
          <w:rStyle w:val="afffff7"/>
          <w:noProof/>
        </w:rPr>
        <w:t>2</w:t>
      </w:r>
      <w:r w:rsidRPr="0049454C">
        <w:rPr>
          <w:rStyle w:val="afffff7"/>
        </w:rPr>
        <w:fldChar w:fldCharType="end"/>
      </w:r>
      <w:r w:rsidRPr="0049454C">
        <w:rPr>
          <w:rStyle w:val="afffff7"/>
        </w:rPr>
        <w:t>.</w:t>
      </w:r>
      <w:r w:rsidRPr="0049454C">
        <w:rPr>
          <w:rStyle w:val="afffff7"/>
        </w:rPr>
        <w:fldChar w:fldCharType="begin"/>
      </w:r>
      <w:r w:rsidRPr="0049454C">
        <w:rPr>
          <w:rStyle w:val="afffff7"/>
        </w:rPr>
        <w:instrText xml:space="preserve"> SEQ </w:instrText>
      </w:r>
      <w:r w:rsidRPr="0049454C">
        <w:rPr>
          <w:rStyle w:val="afffff7"/>
        </w:rPr>
        <w:instrText>例</w:instrText>
      </w:r>
      <w:r w:rsidRPr="0049454C">
        <w:rPr>
          <w:rStyle w:val="afffff7"/>
        </w:rPr>
        <w:instrText xml:space="preserve"> \* ARABIC \s 1 </w:instrText>
      </w:r>
      <w:r w:rsidRPr="0049454C">
        <w:rPr>
          <w:rStyle w:val="afffff7"/>
        </w:rPr>
        <w:fldChar w:fldCharType="separate"/>
      </w:r>
      <w:r w:rsidR="002123D6">
        <w:rPr>
          <w:rStyle w:val="afffff7"/>
          <w:noProof/>
        </w:rPr>
        <w:t>5</w:t>
      </w:r>
      <w:r w:rsidRPr="0049454C">
        <w:rPr>
          <w:rStyle w:val="afffff7"/>
        </w:rPr>
        <w:fldChar w:fldCharType="end"/>
      </w:r>
      <w:bookmarkEnd w:id="16"/>
      <w:r>
        <w:t xml:space="preserve">  </w:t>
      </w:r>
      <w:r w:rsidR="00D3184F">
        <w:rPr>
          <w:rFonts w:hint="eastAsia"/>
        </w:rPr>
        <w:t>设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 xml:space="preserve">m,n </m:t>
        </m:r>
      </m:oMath>
      <w:r w:rsidR="00D3184F">
        <w:rPr>
          <w:rFonts w:hint="eastAsia"/>
        </w:rPr>
        <w:t>为正整数</w:t>
      </w:r>
      <w:r w:rsidR="00D3184F">
        <w:rPr>
          <w:rFonts w:hint="eastAsia"/>
        </w:rPr>
        <w:t>.</w:t>
      </w:r>
      <w:r w:rsidR="00D3184F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double-struck"/>
                <m:sty m:val="p"/>
              </m:rP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m:rPr>
            <m:sty m:val="p"/>
          </m:rPr>
          <w:rPr>
            <w:rFonts w:ascii="Cambria Math" w:hAnsi="Cambria Math"/>
          </w:rPr>
          <m:t>⨁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double-struck"/>
                <m:sty m:val="p"/>
              </m:rP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≅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double-struck"/>
                <m:sty m:val="p"/>
              </m:rP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mn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D3184F">
        <w:rPr>
          <w:rFonts w:hint="eastAsia"/>
        </w:rPr>
        <w:t>当且仅当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m,n</m:t>
            </m:r>
          </m:e>
        </m:d>
        <m:r>
          <w:rPr>
            <w:rFonts w:ascii="Cambria Math" w:hAnsi="Cambria Math"/>
          </w:rPr>
          <m:t>=1.</m:t>
        </m:r>
      </m:oMath>
    </w:p>
    <w:p w14:paraId="6C64695C" w14:textId="28E569F0" w:rsidR="00BB4703" w:rsidRDefault="003674ED" w:rsidP="0045571A">
      <w:pPr>
        <w:pStyle w:val="a2"/>
      </w:pPr>
      <w:r w:rsidRPr="006049A7">
        <w:rPr>
          <w:rStyle w:val="afffff7"/>
          <w:rFonts w:hint="eastAsia"/>
        </w:rPr>
        <w:t>证</w:t>
      </w:r>
      <w:r w:rsidRPr="006049A7">
        <w:rPr>
          <w:rFonts w:hint="eastAsia"/>
        </w:rPr>
        <w:t xml:space="preserve"> </w:t>
      </w:r>
      <w:r w:rsidRPr="006049A7">
        <w:t xml:space="preserve"> </w:t>
      </w:r>
      <w:r w:rsidR="0090125B">
        <w:rPr>
          <w:rFonts w:hint="eastAsia"/>
        </w:rPr>
        <w:t>这定理在我的第</w:t>
      </w:r>
      <w:r w:rsidR="0090125B">
        <w:rPr>
          <w:rFonts w:hint="eastAsia"/>
        </w:rPr>
        <w:t>8</w:t>
      </w:r>
      <w:r w:rsidR="0090125B">
        <w:rPr>
          <w:rFonts w:hint="eastAsia"/>
        </w:rPr>
        <w:t>周作业（截止日期：</w:t>
      </w:r>
      <w:r w:rsidR="0090125B">
        <w:rPr>
          <w:rFonts w:hint="eastAsia"/>
        </w:rPr>
        <w:t>2</w:t>
      </w:r>
      <w:r w:rsidR="0090125B">
        <w:t>022</w:t>
      </w:r>
      <w:r w:rsidR="0090125B">
        <w:rPr>
          <w:rFonts w:hint="eastAsia"/>
        </w:rPr>
        <w:t>年</w:t>
      </w:r>
      <w:r w:rsidR="0090125B">
        <w:rPr>
          <w:rFonts w:hint="eastAsia"/>
        </w:rPr>
        <w:t>4</w:t>
      </w:r>
      <w:r w:rsidR="0090125B">
        <w:rPr>
          <w:rFonts w:hint="eastAsia"/>
        </w:rPr>
        <w:t>月</w:t>
      </w:r>
      <w:r w:rsidR="0090125B">
        <w:rPr>
          <w:rFonts w:hint="eastAsia"/>
        </w:rPr>
        <w:t>1</w:t>
      </w:r>
      <w:r w:rsidR="0090125B">
        <w:t>3</w:t>
      </w:r>
      <w:r w:rsidR="0090125B">
        <w:rPr>
          <w:rFonts w:hint="eastAsia"/>
        </w:rPr>
        <w:t>日）中已</w:t>
      </w:r>
      <w:r w:rsidR="00BB4703">
        <w:rPr>
          <w:rFonts w:hint="eastAsia"/>
        </w:rPr>
        <w:t>证</w:t>
      </w:r>
      <w:r w:rsidR="0090125B">
        <w:rPr>
          <w:rFonts w:hint="eastAsia"/>
        </w:rPr>
        <w:t>过，现附于</w:t>
      </w:r>
      <w:r w:rsidR="009942A6">
        <w:rPr>
          <w:rFonts w:hint="eastAsia"/>
        </w:rPr>
        <w:t>下</w:t>
      </w:r>
      <w:r w:rsidR="009942A6">
        <w:rPr>
          <w:rFonts w:hint="eastAsia"/>
        </w:rPr>
        <w:t>.</w:t>
      </w:r>
    </w:p>
    <w:p w14:paraId="77B72068" w14:textId="65451702" w:rsidR="00A6282E" w:rsidRDefault="00A6282E" w:rsidP="00A6282E">
      <w:pPr>
        <w:pStyle w:val="a2"/>
        <w:ind w:firstLine="0"/>
        <w:jc w:val="center"/>
      </w:pPr>
      <w:r w:rsidRPr="00815C31">
        <w:rPr>
          <w:noProof/>
        </w:rPr>
        <w:drawing>
          <wp:inline distT="0" distB="0" distL="0" distR="0" wp14:anchorId="5025EFEA" wp14:editId="5EB4D9C5">
            <wp:extent cx="5273661" cy="2753111"/>
            <wp:effectExtent l="0" t="0" r="3810" b="9525"/>
            <wp:docPr id="2" name="图片 2" descr="C:\Users\31301\AppData\Local\Temp\WeChat Files\b209f35e531cf4f61b710506a8c547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31301\AppData\Local\Temp\WeChat Files\b209f35e531cf4f61b710506a8c547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2996"/>
                    <a:stretch/>
                  </pic:blipFill>
                  <pic:spPr bwMode="auto">
                    <a:xfrm>
                      <a:off x="0" y="0"/>
                      <a:ext cx="5274310" cy="2753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6909F17" w14:textId="0AE2C065" w:rsidR="000A0F67" w:rsidRDefault="000A0F67" w:rsidP="00A6282E">
      <w:pPr>
        <w:pStyle w:val="a2"/>
        <w:ind w:firstLine="0"/>
        <w:jc w:val="center"/>
      </w:pPr>
      <w:r w:rsidRPr="00815C31">
        <w:rPr>
          <w:noProof/>
        </w:rPr>
        <w:lastRenderedPageBreak/>
        <w:drawing>
          <wp:inline distT="0" distB="0" distL="0" distR="0" wp14:anchorId="1A40E6BE" wp14:editId="30F9A881">
            <wp:extent cx="5273836" cy="4627217"/>
            <wp:effectExtent l="0" t="0" r="3175" b="2540"/>
            <wp:docPr id="3" name="图片 3" descr="C:\Users\31301\AppData\Local\Temp\WeChat Files\527a65d1ace2c30ce2fe80ed0495b5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31301\AppData\Local\Temp\WeChat Files\527a65d1ace2c30ce2fe80ed0495b58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800" b="35622"/>
                    <a:stretch/>
                  </pic:blipFill>
                  <pic:spPr bwMode="auto">
                    <a:xfrm>
                      <a:off x="0" y="0"/>
                      <a:ext cx="5274310" cy="46276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137CCFB" w14:textId="77777777" w:rsidR="003E2892" w:rsidRPr="007C79A9" w:rsidRDefault="004F0DD1" w:rsidP="003E2892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r>
                <w:rPr>
                  <w:rFonts w:ascii="Cambria Math" w:hAnsi="Cambria Math"/>
                </w:rPr>
                <m:t>#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∎</m:t>
              </m:r>
            </m:e>
          </m:eqArr>
        </m:oMath>
      </m:oMathPara>
    </w:p>
    <w:p w14:paraId="7F0B253E" w14:textId="092ABA95" w:rsidR="00C477DD" w:rsidRDefault="000756D5" w:rsidP="00C477DD">
      <w:pPr>
        <w:pStyle w:val="a2"/>
      </w:pPr>
      <w:r>
        <w:rPr>
          <w:rFonts w:hint="eastAsia"/>
        </w:rPr>
        <w:t>利用</w:t>
      </w:r>
      <w:r w:rsidR="00E363DB" w:rsidRPr="00E363DB">
        <w:fldChar w:fldCharType="begin"/>
      </w:r>
      <w:r w:rsidR="00E363DB" w:rsidRPr="00E363DB">
        <w:instrText xml:space="preserve"> </w:instrText>
      </w:r>
      <w:r w:rsidR="00E363DB" w:rsidRPr="00E363DB">
        <w:rPr>
          <w:rFonts w:hint="eastAsia"/>
        </w:rPr>
        <w:instrText>REF _Ref101225101 \h</w:instrText>
      </w:r>
      <w:r w:rsidR="00E363DB" w:rsidRPr="00E363DB">
        <w:instrText xml:space="preserve"> </w:instrText>
      </w:r>
      <w:r w:rsidR="00E363DB">
        <w:instrText xml:space="preserve"> \* MERGEFORMAT </w:instrText>
      </w:r>
      <w:r w:rsidR="00E363DB" w:rsidRPr="00E363DB">
        <w:fldChar w:fldCharType="separate"/>
      </w:r>
      <w:r w:rsidR="002123D6" w:rsidRPr="002123D6">
        <w:rPr>
          <w:rStyle w:val="afffff7"/>
          <w:rFonts w:eastAsia="宋体" w:hint="eastAsia"/>
          <w:b w:val="0"/>
        </w:rPr>
        <w:t>定理</w:t>
      </w:r>
      <w:r w:rsidR="002123D6" w:rsidRPr="002123D6">
        <w:rPr>
          <w:rStyle w:val="afffff7"/>
          <w:rFonts w:eastAsia="宋体"/>
          <w:b w:val="0"/>
        </w:rPr>
        <w:t>2.5</w:t>
      </w:r>
      <w:r w:rsidR="00E363DB" w:rsidRPr="00E363DB">
        <w:fldChar w:fldCharType="end"/>
      </w:r>
      <w:r w:rsidR="00E363DB">
        <w:rPr>
          <w:rFonts w:hint="eastAsia"/>
        </w:rPr>
        <w:t>，</w:t>
      </w:r>
      <w:r>
        <w:rPr>
          <w:rFonts w:hint="eastAsia"/>
        </w:rPr>
        <w:t>便可得到本文的主要结论</w:t>
      </w:r>
      <w:r w:rsidR="00C3104B">
        <w:rPr>
          <w:rFonts w:hint="eastAsia"/>
        </w:rPr>
        <w:t>.</w:t>
      </w:r>
    </w:p>
    <w:p w14:paraId="6DD35621" w14:textId="43247E15" w:rsidR="00C50E78" w:rsidRDefault="00C50E78" w:rsidP="00C50E78">
      <w:pPr>
        <w:pStyle w:val="a2"/>
      </w:pPr>
      <w:bookmarkStart w:id="17" w:name="_Ref101227024"/>
      <w:r>
        <w:rPr>
          <w:rStyle w:val="afffff7"/>
          <w:rFonts w:hint="eastAsia"/>
        </w:rPr>
        <w:t>定理</w:t>
      </w:r>
      <w:r w:rsidRPr="0049454C">
        <w:rPr>
          <w:rStyle w:val="afffff7"/>
        </w:rPr>
        <w:fldChar w:fldCharType="begin"/>
      </w:r>
      <w:r w:rsidRPr="0049454C">
        <w:rPr>
          <w:rStyle w:val="afffff7"/>
        </w:rPr>
        <w:instrText xml:space="preserve"> STYLEREF 1 \s </w:instrText>
      </w:r>
      <w:r w:rsidRPr="0049454C">
        <w:rPr>
          <w:rStyle w:val="afffff7"/>
        </w:rPr>
        <w:fldChar w:fldCharType="separate"/>
      </w:r>
      <w:r w:rsidR="002123D6">
        <w:rPr>
          <w:rStyle w:val="afffff7"/>
          <w:noProof/>
        </w:rPr>
        <w:t>2</w:t>
      </w:r>
      <w:r w:rsidRPr="0049454C">
        <w:rPr>
          <w:rStyle w:val="afffff7"/>
        </w:rPr>
        <w:fldChar w:fldCharType="end"/>
      </w:r>
      <w:r w:rsidRPr="0049454C">
        <w:rPr>
          <w:rStyle w:val="afffff7"/>
        </w:rPr>
        <w:t>.</w:t>
      </w:r>
      <w:r w:rsidRPr="0049454C">
        <w:rPr>
          <w:rStyle w:val="afffff7"/>
        </w:rPr>
        <w:fldChar w:fldCharType="begin"/>
      </w:r>
      <w:r w:rsidRPr="0049454C">
        <w:rPr>
          <w:rStyle w:val="afffff7"/>
        </w:rPr>
        <w:instrText xml:space="preserve"> SEQ </w:instrText>
      </w:r>
      <w:r w:rsidRPr="0049454C">
        <w:rPr>
          <w:rStyle w:val="afffff7"/>
        </w:rPr>
        <w:instrText>例</w:instrText>
      </w:r>
      <w:r w:rsidRPr="0049454C">
        <w:rPr>
          <w:rStyle w:val="afffff7"/>
        </w:rPr>
        <w:instrText xml:space="preserve"> \* ARABIC \s 1 </w:instrText>
      </w:r>
      <w:r w:rsidRPr="0049454C">
        <w:rPr>
          <w:rStyle w:val="afffff7"/>
        </w:rPr>
        <w:fldChar w:fldCharType="separate"/>
      </w:r>
      <w:r w:rsidR="002123D6">
        <w:rPr>
          <w:rStyle w:val="afffff7"/>
          <w:noProof/>
        </w:rPr>
        <w:t>6</w:t>
      </w:r>
      <w:r w:rsidRPr="0049454C">
        <w:rPr>
          <w:rStyle w:val="afffff7"/>
        </w:rPr>
        <w:fldChar w:fldCharType="end"/>
      </w:r>
      <w:bookmarkEnd w:id="17"/>
      <w:r>
        <w:t xml:space="preserve">  </w:t>
      </w:r>
      <w:r w:rsidR="00EC0D85">
        <w:rPr>
          <w:rFonts w:hint="eastAsia"/>
        </w:rPr>
        <w:t>有</w:t>
      </w:r>
      <w:r w:rsidR="001D7FC3">
        <w:rPr>
          <w:rFonts w:hint="eastAsia"/>
        </w:rPr>
        <w:t>两个</w:t>
      </w:r>
      <w:r w:rsidR="005C10CD">
        <w:rPr>
          <w:rFonts w:hint="eastAsia"/>
        </w:rPr>
        <w:t>有限</w:t>
      </w:r>
      <w:r w:rsidR="001D7FC3">
        <w:rPr>
          <w:rFonts w:hint="eastAsia"/>
        </w:rPr>
        <w:t>循环群</w:t>
      </w:r>
      <w:r w:rsidR="005B357A">
        <w:rPr>
          <w:rFonts w:hint="eastAsia"/>
        </w:rPr>
        <w:t xml:space="preserve">. </w:t>
      </w:r>
      <w:r w:rsidR="005B357A">
        <w:rPr>
          <w:rFonts w:hint="eastAsia"/>
        </w:rPr>
        <w:t>它们的</w:t>
      </w:r>
      <w:r w:rsidR="001D7FC3">
        <w:rPr>
          <w:rFonts w:hint="eastAsia"/>
        </w:rPr>
        <w:t>外直和是循环群，当且仅当二者的阶互素</w:t>
      </w:r>
      <w:r w:rsidR="001D7FC3">
        <w:rPr>
          <w:rFonts w:hint="eastAsia"/>
        </w:rPr>
        <w:t>.</w:t>
      </w:r>
    </w:p>
    <w:p w14:paraId="1EBE4FD6" w14:textId="12D0E83E" w:rsidR="00C477DD" w:rsidRPr="005A50C8" w:rsidRDefault="00751F0B" w:rsidP="005A50C8">
      <w:pPr>
        <w:pStyle w:val="a2"/>
      </w:pPr>
      <w:r w:rsidRPr="005A50C8">
        <w:rPr>
          <w:rStyle w:val="afffff7"/>
          <w:rFonts w:hint="eastAsia"/>
        </w:rPr>
        <w:t>证</w:t>
      </w:r>
      <w:r w:rsidRPr="005A50C8">
        <w:rPr>
          <w:rFonts w:hint="eastAsia"/>
        </w:rPr>
        <w:t xml:space="preserve"> </w:t>
      </w:r>
      <w:r w:rsidRPr="005A50C8">
        <w:t xml:space="preserve"> </w:t>
      </w:r>
      <w:r w:rsidR="0017656A" w:rsidRPr="005A50C8">
        <w:t>充分性</w:t>
      </w:r>
      <w:r w:rsidR="00AE0545" w:rsidRPr="005A50C8">
        <w:rPr>
          <w:rFonts w:hint="eastAsia"/>
        </w:rPr>
        <w:t>.</w:t>
      </w:r>
      <w:r w:rsidR="00AE0545" w:rsidRPr="005A50C8">
        <w:t xml:space="preserve"> </w:t>
      </w:r>
      <w:r w:rsidR="00AE0545" w:rsidRPr="005A50C8">
        <w:rPr>
          <w:rFonts w:hint="eastAsia"/>
        </w:rPr>
        <w:t>由</w:t>
      </w:r>
      <w:bookmarkStart w:id="18" w:name="_Hlk101226126"/>
      <w:r w:rsidR="00A02065" w:rsidRPr="005A50C8">
        <w:rPr>
          <w:rStyle w:val="af0"/>
        </w:rPr>
        <w:fldChar w:fldCharType="begin"/>
      </w:r>
      <w:r w:rsidR="00A02065" w:rsidRPr="005A50C8">
        <w:rPr>
          <w:rStyle w:val="af0"/>
        </w:rPr>
        <w:instrText xml:space="preserve"> </w:instrText>
      </w:r>
      <w:r w:rsidR="00A02065" w:rsidRPr="005A50C8">
        <w:rPr>
          <w:rStyle w:val="af0"/>
          <w:rFonts w:hint="eastAsia"/>
        </w:rPr>
        <w:instrText>REF _Ref101225101 \h</w:instrText>
      </w:r>
      <w:r w:rsidR="00A02065" w:rsidRPr="005A50C8">
        <w:rPr>
          <w:rStyle w:val="af0"/>
        </w:rPr>
        <w:instrText xml:space="preserve">  \* MERGEFORMAT </w:instrText>
      </w:r>
      <w:r w:rsidR="00A02065" w:rsidRPr="005A50C8">
        <w:rPr>
          <w:rStyle w:val="af0"/>
        </w:rPr>
      </w:r>
      <w:r w:rsidR="00A02065" w:rsidRPr="005A50C8">
        <w:rPr>
          <w:rStyle w:val="af0"/>
        </w:rPr>
        <w:fldChar w:fldCharType="separate"/>
      </w:r>
      <w:r w:rsidR="002123D6" w:rsidRPr="002123D6">
        <w:rPr>
          <w:rStyle w:val="af0"/>
          <w:rFonts w:hint="eastAsia"/>
        </w:rPr>
        <w:t>定理</w:t>
      </w:r>
      <w:r w:rsidR="002123D6" w:rsidRPr="002123D6">
        <w:rPr>
          <w:rStyle w:val="af0"/>
        </w:rPr>
        <w:t>2.5</w:t>
      </w:r>
      <w:r w:rsidR="00A02065" w:rsidRPr="005A50C8">
        <w:rPr>
          <w:rStyle w:val="af0"/>
        </w:rPr>
        <w:fldChar w:fldCharType="end"/>
      </w:r>
      <w:r w:rsidR="00A02065" w:rsidRPr="005A50C8">
        <w:t>的</w:t>
      </w:r>
      <w:r w:rsidR="00AE0545" w:rsidRPr="005A50C8">
        <w:rPr>
          <w:rFonts w:hint="eastAsia"/>
        </w:rPr>
        <w:t>“当”部分立得</w:t>
      </w:r>
      <w:bookmarkEnd w:id="18"/>
      <w:r w:rsidR="00AE0545" w:rsidRPr="005A50C8">
        <w:rPr>
          <w:rFonts w:hint="eastAsia"/>
        </w:rPr>
        <w:t>.</w:t>
      </w:r>
    </w:p>
    <w:p w14:paraId="66248BCF" w14:textId="7A4E09A0" w:rsidR="00834F89" w:rsidRDefault="00834F89" w:rsidP="006F2AEC">
      <w:pPr>
        <w:pStyle w:val="a2"/>
      </w:pPr>
      <w:r w:rsidRPr="006F2AEC">
        <w:t>必要性</w:t>
      </w:r>
      <w:r w:rsidRPr="006F2AEC">
        <w:rPr>
          <w:rFonts w:hint="eastAsia"/>
        </w:rPr>
        <w:t>.</w:t>
      </w:r>
      <w:r w:rsidRPr="006F2AEC">
        <w:t xml:space="preserve"> </w:t>
      </w:r>
      <w:r w:rsidR="001C73A7" w:rsidRPr="006F2AEC">
        <w:t>若</w:t>
      </w:r>
      <w:r w:rsidR="001C73A7" w:rsidRPr="006F2AEC">
        <w:rPr>
          <w:rFonts w:hint="eastAsia"/>
        </w:rPr>
        <w:t>两个循环群的外直和是循环群，则</w:t>
      </w:r>
      <w:r w:rsidR="001C73A7" w:rsidRPr="006F2AEC">
        <w:t>由</w:t>
      </w:r>
      <w:r w:rsidR="001C73A7" w:rsidRPr="006F2AEC">
        <w:rPr>
          <w:rStyle w:val="af0"/>
        </w:rPr>
        <w:fldChar w:fldCharType="begin"/>
      </w:r>
      <w:r w:rsidR="001C73A7" w:rsidRPr="006F2AEC">
        <w:rPr>
          <w:rStyle w:val="af0"/>
        </w:rPr>
        <w:instrText xml:space="preserve"> REF _Ref101226024 \h  \* MERGEFORMAT </w:instrText>
      </w:r>
      <w:r w:rsidR="001C73A7" w:rsidRPr="006F2AEC">
        <w:rPr>
          <w:rStyle w:val="af0"/>
        </w:rPr>
      </w:r>
      <w:r w:rsidR="001C73A7" w:rsidRPr="006F2AEC">
        <w:rPr>
          <w:rStyle w:val="af0"/>
        </w:rPr>
        <w:fldChar w:fldCharType="separate"/>
      </w:r>
      <w:r w:rsidR="002123D6" w:rsidRPr="002123D6">
        <w:rPr>
          <w:rStyle w:val="afffff7"/>
          <w:rFonts w:eastAsia="宋体" w:hint="eastAsia"/>
          <w:b w:val="0"/>
        </w:rPr>
        <w:t>命题</w:t>
      </w:r>
      <w:r w:rsidR="002123D6" w:rsidRPr="002123D6">
        <w:rPr>
          <w:rStyle w:val="afffff7"/>
          <w:rFonts w:eastAsia="宋体"/>
          <w:b w:val="0"/>
        </w:rPr>
        <w:t>2.3</w:t>
      </w:r>
      <w:r w:rsidR="001C73A7" w:rsidRPr="006F2AEC">
        <w:rPr>
          <w:rStyle w:val="af0"/>
        </w:rPr>
        <w:fldChar w:fldCharType="end"/>
      </w:r>
      <w:r w:rsidR="001C73A7" w:rsidRPr="006F2AEC">
        <w:t>和</w:t>
      </w:r>
      <w:r w:rsidR="001C73A7" w:rsidRPr="006F2AEC">
        <w:rPr>
          <w:rStyle w:val="af0"/>
        </w:rPr>
        <w:fldChar w:fldCharType="begin"/>
      </w:r>
      <w:r w:rsidR="001C73A7" w:rsidRPr="006F2AEC">
        <w:rPr>
          <w:rStyle w:val="af0"/>
        </w:rPr>
        <w:instrText xml:space="preserve"> REF _Ref101226027 \h  \* MERGEFORMAT </w:instrText>
      </w:r>
      <w:r w:rsidR="001C73A7" w:rsidRPr="006F2AEC">
        <w:rPr>
          <w:rStyle w:val="af0"/>
        </w:rPr>
      </w:r>
      <w:r w:rsidR="001C73A7" w:rsidRPr="006F2AEC">
        <w:rPr>
          <w:rStyle w:val="af0"/>
        </w:rPr>
        <w:fldChar w:fldCharType="separate"/>
      </w:r>
      <w:r w:rsidR="002123D6" w:rsidRPr="002123D6">
        <w:rPr>
          <w:rStyle w:val="afffff7"/>
          <w:rFonts w:eastAsia="宋体" w:hint="eastAsia"/>
          <w:b w:val="0"/>
        </w:rPr>
        <w:t>命题</w:t>
      </w:r>
      <w:r w:rsidR="002123D6" w:rsidRPr="002123D6">
        <w:rPr>
          <w:rStyle w:val="afffff7"/>
          <w:rFonts w:eastAsia="宋体"/>
          <w:b w:val="0"/>
        </w:rPr>
        <w:t>2.4</w:t>
      </w:r>
      <w:r w:rsidR="001C73A7" w:rsidRPr="006F2AEC">
        <w:rPr>
          <w:rStyle w:val="af0"/>
        </w:rPr>
        <w:fldChar w:fldCharType="end"/>
      </w:r>
      <w:r w:rsidR="001C73A7" w:rsidRPr="006F2AEC">
        <w:t>可</w:t>
      </w:r>
      <w:r w:rsidR="001C73A7" w:rsidRPr="006F2AEC">
        <w:rPr>
          <w:rFonts w:hint="eastAsia"/>
        </w:rPr>
        <w:t>得它们必是有限群</w:t>
      </w:r>
      <w:r w:rsidR="001C73A7" w:rsidRPr="006F2AEC">
        <w:rPr>
          <w:rFonts w:hint="eastAsia"/>
        </w:rPr>
        <w:t>.</w:t>
      </w:r>
      <w:r w:rsidR="00C66B14" w:rsidRPr="006F2AEC">
        <w:t xml:space="preserve"> </w:t>
      </w:r>
      <w:r w:rsidR="006F2AEC" w:rsidRPr="006F2AEC">
        <w:t>再由</w:t>
      </w:r>
      <w:r w:rsidR="00E363DB" w:rsidRPr="006F2AEC">
        <w:fldChar w:fldCharType="begin"/>
      </w:r>
      <w:r w:rsidR="00E363DB" w:rsidRPr="006F2AEC">
        <w:instrText xml:space="preserve"> </w:instrText>
      </w:r>
      <w:r w:rsidR="00E363DB" w:rsidRPr="006F2AEC">
        <w:rPr>
          <w:rFonts w:hint="eastAsia"/>
        </w:rPr>
        <w:instrText>REF _Ref101225101 \h</w:instrText>
      </w:r>
      <w:r w:rsidR="00E363DB" w:rsidRPr="006F2AEC">
        <w:instrText xml:space="preserve"> </w:instrText>
      </w:r>
      <w:r w:rsidR="006F2AEC" w:rsidRPr="006F2AEC">
        <w:instrText xml:space="preserve"> \* MERGEFORMAT </w:instrText>
      </w:r>
      <w:r w:rsidR="00E363DB" w:rsidRPr="006F2AEC">
        <w:fldChar w:fldCharType="separate"/>
      </w:r>
      <w:r w:rsidR="002123D6" w:rsidRPr="002123D6">
        <w:rPr>
          <w:rFonts w:hint="eastAsia"/>
        </w:rPr>
        <w:t>定理</w:t>
      </w:r>
      <w:r w:rsidR="002123D6" w:rsidRPr="002123D6">
        <w:t>2.5</w:t>
      </w:r>
      <w:r w:rsidR="00E363DB" w:rsidRPr="006F2AEC">
        <w:fldChar w:fldCharType="end"/>
      </w:r>
      <w:r w:rsidR="006F2AEC" w:rsidRPr="006F2AEC">
        <w:t>的</w:t>
      </w:r>
      <w:r w:rsidR="002979FA">
        <w:rPr>
          <w:rFonts w:hint="eastAsia"/>
        </w:rPr>
        <w:t>“仅当”</w:t>
      </w:r>
      <w:r w:rsidR="006F2AEC" w:rsidRPr="006F2AEC">
        <w:rPr>
          <w:rFonts w:hint="eastAsia"/>
        </w:rPr>
        <w:t>部分</w:t>
      </w:r>
      <w:r w:rsidR="006F2AEC">
        <w:rPr>
          <w:rFonts w:hint="eastAsia"/>
        </w:rPr>
        <w:t>，</w:t>
      </w:r>
      <w:proofErr w:type="gramStart"/>
      <w:r w:rsidR="006F2AEC">
        <w:rPr>
          <w:rFonts w:hint="eastAsia"/>
        </w:rPr>
        <w:t>便</w:t>
      </w:r>
      <w:r w:rsidR="00E9543D">
        <w:rPr>
          <w:rFonts w:hint="eastAsia"/>
        </w:rPr>
        <w:t>证</w:t>
      </w:r>
      <w:r w:rsidR="002008D7">
        <w:rPr>
          <w:rFonts w:hint="eastAsia"/>
        </w:rPr>
        <w:t>得</w:t>
      </w:r>
      <w:proofErr w:type="gramEnd"/>
      <w:r w:rsidR="006F2AEC">
        <w:rPr>
          <w:rFonts w:hint="eastAsia"/>
        </w:rPr>
        <w:t>必要性</w:t>
      </w:r>
      <w:r w:rsidR="006F2AEC">
        <w:rPr>
          <w:rFonts w:hint="eastAsia"/>
        </w:rPr>
        <w:t>.</w:t>
      </w:r>
    </w:p>
    <w:p w14:paraId="5674B61A" w14:textId="449EC52D" w:rsidR="00EF3057" w:rsidRPr="00F73DD9" w:rsidRDefault="004F0DD1" w:rsidP="00EF3057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r>
                <w:rPr>
                  <w:rFonts w:ascii="Cambria Math" w:hAnsi="Cambria Math"/>
                </w:rPr>
                <m:t>#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∎</m:t>
              </m:r>
            </m:e>
          </m:eqArr>
        </m:oMath>
      </m:oMathPara>
    </w:p>
    <w:p w14:paraId="1170BABF" w14:textId="1CF58101" w:rsidR="00F73DD9" w:rsidRDefault="0030491C" w:rsidP="00A32602">
      <w:pPr>
        <w:pStyle w:val="21"/>
        <w:rPr>
          <w:rFonts w:hint="eastAsia"/>
        </w:rPr>
      </w:pPr>
      <w:bookmarkStart w:id="19" w:name="_Toc101266177"/>
      <w:r w:rsidRPr="00F73DD9">
        <w:rPr>
          <w:rFonts w:hint="eastAsia"/>
        </w:rPr>
        <w:t>有限</w:t>
      </w:r>
      <w:proofErr w:type="gramStart"/>
      <w:r w:rsidRPr="00F73DD9">
        <w:rPr>
          <w:rFonts w:hint="eastAsia"/>
        </w:rPr>
        <w:t>个</w:t>
      </w:r>
      <w:proofErr w:type="gramEnd"/>
      <w:r w:rsidR="00F0073C">
        <w:rPr>
          <w:rFonts w:hint="eastAsia"/>
        </w:rPr>
        <w:t>有限</w:t>
      </w:r>
      <w:r w:rsidRPr="00F73DD9">
        <w:rPr>
          <w:rFonts w:hint="eastAsia"/>
        </w:rPr>
        <w:t>循环群的外直和是循环群</w:t>
      </w:r>
      <w:r>
        <w:rPr>
          <w:rFonts w:hint="eastAsia"/>
        </w:rPr>
        <w:t>的充要条件</w:t>
      </w:r>
      <w:bookmarkEnd w:id="19"/>
    </w:p>
    <w:p w14:paraId="29C16756" w14:textId="31C04901" w:rsidR="00F73DD9" w:rsidRDefault="00F73DD9" w:rsidP="00F73DD9">
      <w:pPr>
        <w:pStyle w:val="a2"/>
      </w:pPr>
      <w:bookmarkStart w:id="20" w:name="_Ref101262892"/>
      <w:r>
        <w:rPr>
          <w:rStyle w:val="afffff7"/>
          <w:rFonts w:hint="eastAsia"/>
        </w:rPr>
        <w:t>推论</w:t>
      </w:r>
      <w:r w:rsidRPr="0049454C">
        <w:rPr>
          <w:rStyle w:val="afffff7"/>
        </w:rPr>
        <w:fldChar w:fldCharType="begin"/>
      </w:r>
      <w:r w:rsidRPr="0049454C">
        <w:rPr>
          <w:rStyle w:val="afffff7"/>
        </w:rPr>
        <w:instrText xml:space="preserve"> STYLEREF 1 \s </w:instrText>
      </w:r>
      <w:r w:rsidRPr="0049454C">
        <w:rPr>
          <w:rStyle w:val="afffff7"/>
        </w:rPr>
        <w:fldChar w:fldCharType="separate"/>
      </w:r>
      <w:r w:rsidR="002123D6">
        <w:rPr>
          <w:rStyle w:val="afffff7"/>
          <w:noProof/>
        </w:rPr>
        <w:t>2</w:t>
      </w:r>
      <w:r w:rsidRPr="0049454C">
        <w:rPr>
          <w:rStyle w:val="afffff7"/>
        </w:rPr>
        <w:fldChar w:fldCharType="end"/>
      </w:r>
      <w:r w:rsidRPr="0049454C">
        <w:rPr>
          <w:rStyle w:val="afffff7"/>
        </w:rPr>
        <w:t>.</w:t>
      </w:r>
      <w:r w:rsidRPr="0049454C">
        <w:rPr>
          <w:rStyle w:val="afffff7"/>
        </w:rPr>
        <w:fldChar w:fldCharType="begin"/>
      </w:r>
      <w:r w:rsidRPr="0049454C">
        <w:rPr>
          <w:rStyle w:val="afffff7"/>
        </w:rPr>
        <w:instrText xml:space="preserve"> SEQ </w:instrText>
      </w:r>
      <w:r w:rsidRPr="0049454C">
        <w:rPr>
          <w:rStyle w:val="afffff7"/>
        </w:rPr>
        <w:instrText>例</w:instrText>
      </w:r>
      <w:r w:rsidRPr="0049454C">
        <w:rPr>
          <w:rStyle w:val="afffff7"/>
        </w:rPr>
        <w:instrText xml:space="preserve"> \* ARABIC \s 1 </w:instrText>
      </w:r>
      <w:r w:rsidRPr="0049454C">
        <w:rPr>
          <w:rStyle w:val="afffff7"/>
        </w:rPr>
        <w:fldChar w:fldCharType="separate"/>
      </w:r>
      <w:r w:rsidR="002123D6">
        <w:rPr>
          <w:rStyle w:val="afffff7"/>
          <w:noProof/>
        </w:rPr>
        <w:t>7</w:t>
      </w:r>
      <w:r w:rsidRPr="0049454C">
        <w:rPr>
          <w:rStyle w:val="afffff7"/>
        </w:rPr>
        <w:fldChar w:fldCharType="end"/>
      </w:r>
      <w:bookmarkEnd w:id="20"/>
      <w:r>
        <w:t xml:space="preserve">  </w:t>
      </w:r>
      <w:r w:rsidR="00E8191E">
        <w:rPr>
          <w:rFonts w:hint="eastAsia"/>
        </w:rPr>
        <w:t>有</w:t>
      </w:r>
      <w:r w:rsidRPr="00F73DD9">
        <w:rPr>
          <w:rFonts w:hint="eastAsia"/>
        </w:rPr>
        <w:t>有限</w:t>
      </w:r>
      <w:proofErr w:type="gramStart"/>
      <w:r w:rsidRPr="00F73DD9">
        <w:rPr>
          <w:rFonts w:hint="eastAsia"/>
        </w:rPr>
        <w:t>个</w:t>
      </w:r>
      <w:proofErr w:type="gramEnd"/>
      <w:r w:rsidR="00B76972">
        <w:rPr>
          <w:rFonts w:hint="eastAsia"/>
        </w:rPr>
        <w:t>有限</w:t>
      </w:r>
      <w:r w:rsidRPr="00F73DD9">
        <w:rPr>
          <w:rFonts w:hint="eastAsia"/>
        </w:rPr>
        <w:t>循环群</w:t>
      </w:r>
      <w:r w:rsidR="00FE2F72">
        <w:rPr>
          <w:rFonts w:hint="eastAsia"/>
        </w:rPr>
        <w:t>.</w:t>
      </w:r>
      <w:r w:rsidR="00FE2F72">
        <w:t xml:space="preserve"> </w:t>
      </w:r>
      <w:r w:rsidR="00FE2F72">
        <w:rPr>
          <w:rFonts w:hint="eastAsia"/>
        </w:rPr>
        <w:t>它们的</w:t>
      </w:r>
      <w:r w:rsidRPr="00F73DD9">
        <w:rPr>
          <w:rFonts w:hint="eastAsia"/>
        </w:rPr>
        <w:t>外直和是循环群，当且仅当它们的阶两两互素</w:t>
      </w:r>
      <w:r w:rsidRPr="00F73DD9">
        <w:rPr>
          <w:rFonts w:hint="eastAsia"/>
        </w:rPr>
        <w:t>.</w:t>
      </w:r>
    </w:p>
    <w:p w14:paraId="44739896" w14:textId="226C8F77" w:rsidR="0051476A" w:rsidRDefault="0051476A" w:rsidP="00F73DD9">
      <w:pPr>
        <w:pStyle w:val="a2"/>
      </w:pPr>
      <w:r w:rsidRPr="0023708E">
        <w:rPr>
          <w:rStyle w:val="afffff7"/>
        </w:rPr>
        <w:t>证</w:t>
      </w:r>
      <w:r>
        <w:rPr>
          <w:rFonts w:hint="eastAsia"/>
        </w:rPr>
        <w:t xml:space="preserve"> </w:t>
      </w:r>
      <w:r>
        <w:t xml:space="preserve"> </w:t>
      </w:r>
      <w:r>
        <w:rPr>
          <w:rFonts w:hint="eastAsia"/>
        </w:rPr>
        <w:t>从略</w:t>
      </w:r>
      <w:r>
        <w:rPr>
          <w:rFonts w:hint="eastAsia"/>
        </w:rPr>
        <w:t>.</w:t>
      </w:r>
    </w:p>
    <w:p w14:paraId="050AF9E2" w14:textId="77777777" w:rsidR="0051476A" w:rsidRPr="00F73DD9" w:rsidRDefault="0051476A" w:rsidP="0051476A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r>
                <w:rPr>
                  <w:rFonts w:ascii="Cambria Math" w:hAnsi="Cambria Math"/>
                </w:rPr>
                <m:t>#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∎</m:t>
              </m:r>
            </m:e>
          </m:eqArr>
        </m:oMath>
      </m:oMathPara>
    </w:p>
    <w:p w14:paraId="03BCB9EE" w14:textId="1AF4BA96" w:rsidR="004844BD" w:rsidRDefault="00107C34" w:rsidP="00107C34">
      <w:pPr>
        <w:pStyle w:val="1"/>
        <w:spacing w:before="156" w:after="156"/>
      </w:pPr>
      <w:bookmarkStart w:id="21" w:name="_Toc101266178"/>
      <w:r>
        <w:rPr>
          <w:rFonts w:hint="eastAsia"/>
        </w:rPr>
        <w:t>结论</w:t>
      </w:r>
      <w:bookmarkEnd w:id="21"/>
    </w:p>
    <w:p w14:paraId="3AD77450" w14:textId="47808B20" w:rsidR="00AC5574" w:rsidRPr="00FE01FB" w:rsidRDefault="00922FFC" w:rsidP="00FE01FB">
      <w:pPr>
        <w:pStyle w:val="a2"/>
      </w:pPr>
      <w:r w:rsidRPr="00FE01FB">
        <w:rPr>
          <w:rFonts w:hint="eastAsia"/>
        </w:rPr>
        <w:t>通过</w:t>
      </w:r>
      <w:r w:rsidR="00BA0F7B" w:rsidRPr="00FE01FB">
        <w:rPr>
          <w:rFonts w:hint="eastAsia"/>
        </w:rPr>
        <w:t>上文的讨论，</w:t>
      </w:r>
      <w:r w:rsidRPr="00FE01FB">
        <w:rPr>
          <w:rFonts w:hint="eastAsia"/>
        </w:rPr>
        <w:t>我们得到了主要结果——</w:t>
      </w:r>
      <w:r w:rsidRPr="00FE01FB">
        <w:fldChar w:fldCharType="begin"/>
      </w:r>
      <w:r w:rsidRPr="00FE01FB">
        <w:instrText xml:space="preserve"> </w:instrText>
      </w:r>
      <w:r w:rsidRPr="00FE01FB">
        <w:rPr>
          <w:rFonts w:hint="eastAsia"/>
        </w:rPr>
        <w:instrText>REF _Ref101227024 \h</w:instrText>
      </w:r>
      <w:r w:rsidRPr="00FE01FB">
        <w:instrText xml:space="preserve">  \* MERGEFORMAT </w:instrText>
      </w:r>
      <w:r w:rsidRPr="00FE01FB">
        <w:fldChar w:fldCharType="separate"/>
      </w:r>
      <w:r w:rsidR="002123D6" w:rsidRPr="002123D6">
        <w:rPr>
          <w:rStyle w:val="afffff7"/>
          <w:rFonts w:eastAsia="宋体" w:hint="eastAsia"/>
          <w:b w:val="0"/>
        </w:rPr>
        <w:t>定理</w:t>
      </w:r>
      <w:r w:rsidR="002123D6" w:rsidRPr="002123D6">
        <w:rPr>
          <w:rStyle w:val="afffff7"/>
          <w:rFonts w:eastAsia="宋体"/>
          <w:b w:val="0"/>
        </w:rPr>
        <w:t>2.6</w:t>
      </w:r>
      <w:r w:rsidRPr="00FE01FB">
        <w:fldChar w:fldCharType="end"/>
      </w:r>
      <w:r w:rsidRPr="00FE01FB">
        <w:rPr>
          <w:rFonts w:hint="eastAsia"/>
        </w:rPr>
        <w:t>和</w:t>
      </w:r>
      <w:r w:rsidR="00011AE6" w:rsidRPr="00FE01FB">
        <w:fldChar w:fldCharType="begin"/>
      </w:r>
      <w:r w:rsidR="00011AE6" w:rsidRPr="00FE01FB">
        <w:instrText xml:space="preserve"> </w:instrText>
      </w:r>
      <w:r w:rsidR="00011AE6" w:rsidRPr="00FE01FB">
        <w:rPr>
          <w:rFonts w:hint="eastAsia"/>
        </w:rPr>
        <w:instrText>REF _Ref101262892 \h</w:instrText>
      </w:r>
      <w:r w:rsidR="00011AE6" w:rsidRPr="00FE01FB">
        <w:instrText xml:space="preserve"> </w:instrText>
      </w:r>
      <w:r w:rsidR="00FE01FB">
        <w:instrText xml:space="preserve"> \* MERGEFORMAT </w:instrText>
      </w:r>
      <w:r w:rsidR="00011AE6" w:rsidRPr="00FE01FB">
        <w:fldChar w:fldCharType="separate"/>
      </w:r>
      <w:r w:rsidR="002123D6" w:rsidRPr="002123D6">
        <w:rPr>
          <w:rStyle w:val="afffff7"/>
          <w:rFonts w:eastAsia="宋体" w:hint="eastAsia"/>
          <w:b w:val="0"/>
        </w:rPr>
        <w:t>推论</w:t>
      </w:r>
      <w:r w:rsidR="002123D6" w:rsidRPr="002123D6">
        <w:rPr>
          <w:rStyle w:val="afffff7"/>
          <w:rFonts w:eastAsia="宋体"/>
          <w:b w:val="0"/>
        </w:rPr>
        <w:t>2</w:t>
      </w:r>
      <w:r w:rsidR="002123D6" w:rsidRPr="002123D6">
        <w:rPr>
          <w:rStyle w:val="afffff7"/>
          <w:rFonts w:eastAsia="宋体"/>
          <w:b w:val="0"/>
        </w:rPr>
        <w:t>.</w:t>
      </w:r>
      <w:r w:rsidR="002123D6" w:rsidRPr="002123D6">
        <w:rPr>
          <w:rStyle w:val="afffff7"/>
          <w:rFonts w:eastAsia="宋体"/>
          <w:b w:val="0"/>
        </w:rPr>
        <w:t>7</w:t>
      </w:r>
      <w:r w:rsidR="00011AE6" w:rsidRPr="00FE01FB">
        <w:fldChar w:fldCharType="end"/>
      </w:r>
      <w:r w:rsidR="00011AE6" w:rsidRPr="00FE01FB">
        <w:rPr>
          <w:rFonts w:hint="eastAsia"/>
        </w:rPr>
        <w:t>.</w:t>
      </w:r>
      <w:r w:rsidR="00011AE6" w:rsidRPr="00FE01FB">
        <w:t xml:space="preserve"> </w:t>
      </w:r>
      <w:r w:rsidR="001E3FD9" w:rsidRPr="00FE01FB">
        <w:rPr>
          <w:rFonts w:hint="eastAsia"/>
        </w:rPr>
        <w:t>现在，我们</w:t>
      </w:r>
      <w:r w:rsidR="00423430" w:rsidRPr="00FE01FB">
        <w:rPr>
          <w:rFonts w:hint="eastAsia"/>
        </w:rPr>
        <w:t>对</w:t>
      </w:r>
      <w:r w:rsidR="00DB2D87" w:rsidRPr="00FE01FB">
        <w:rPr>
          <w:rFonts w:hint="eastAsia"/>
        </w:rPr>
        <w:t>本文开头提出</w:t>
      </w:r>
      <w:r w:rsidR="00BA0F7B" w:rsidRPr="00FE01FB">
        <w:rPr>
          <w:rFonts w:hint="eastAsia"/>
        </w:rPr>
        <w:t>的</w:t>
      </w:r>
      <w:r w:rsidR="00A32235" w:rsidRPr="00FE01FB">
        <w:rPr>
          <w:rFonts w:hint="eastAsia"/>
        </w:rPr>
        <w:t>三个</w:t>
      </w:r>
      <w:r w:rsidR="00AC5574" w:rsidRPr="00FE01FB">
        <w:rPr>
          <w:rFonts w:hint="eastAsia"/>
        </w:rPr>
        <w:t>问题</w:t>
      </w:r>
      <w:r w:rsidR="008A0DCF" w:rsidRPr="00FE01FB">
        <w:rPr>
          <w:rFonts w:hint="eastAsia"/>
        </w:rPr>
        <w:t>：</w:t>
      </w:r>
    </w:p>
    <w:p w14:paraId="7695F2F5" w14:textId="77777777" w:rsidR="00AC5574" w:rsidRDefault="00AC5574" w:rsidP="00AC5574">
      <w:pPr>
        <w:pStyle w:val="a2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循环群的外直和一定是循环群吗？</w:t>
      </w:r>
    </w:p>
    <w:p w14:paraId="71968F4C" w14:textId="77777777" w:rsidR="00AC5574" w:rsidRDefault="00AC5574" w:rsidP="00AC5574">
      <w:pPr>
        <w:pStyle w:val="a2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在什么条件下，循环群的外直和仍是循环群？</w:t>
      </w:r>
    </w:p>
    <w:p w14:paraId="52D9B2FA" w14:textId="686DE356" w:rsidR="00D719F4" w:rsidRDefault="00AC5574" w:rsidP="0006036C">
      <w:pPr>
        <w:pStyle w:val="a2"/>
      </w:pPr>
      <w:r>
        <w:rPr>
          <w:rFonts w:hint="eastAsia"/>
        </w:rPr>
        <w:lastRenderedPageBreak/>
        <w:t>（</w:t>
      </w:r>
      <w:r>
        <w:rPr>
          <w:rFonts w:hint="eastAsia"/>
        </w:rPr>
        <w:t>3</w:t>
      </w:r>
      <w:r>
        <w:rPr>
          <w:rFonts w:hint="eastAsia"/>
        </w:rPr>
        <w:t>）若有两个循环群，它们的外直和是循环群，那么这两个循环群要满足什么条件？</w:t>
      </w:r>
      <w:r w:rsidR="0008288C">
        <w:rPr>
          <w:rFonts w:hint="eastAsia"/>
        </w:rPr>
        <w:t>作以下</w:t>
      </w:r>
      <w:r w:rsidR="00D719F4">
        <w:rPr>
          <w:rFonts w:hint="eastAsia"/>
        </w:rPr>
        <w:t>回答</w:t>
      </w:r>
      <w:r w:rsidR="00A22888">
        <w:rPr>
          <w:rFonts w:hint="eastAsia"/>
        </w:rPr>
        <w:t>.</w:t>
      </w:r>
    </w:p>
    <w:p w14:paraId="31E9CA70" w14:textId="6814333F" w:rsidR="00D719F4" w:rsidRPr="00CE3FD4" w:rsidRDefault="008129B3" w:rsidP="00D719F4">
      <w:pPr>
        <w:pStyle w:val="a2"/>
        <w:rPr>
          <w:b/>
        </w:rPr>
      </w:pPr>
      <w:r w:rsidRPr="00CE3FD4">
        <w:rPr>
          <w:rFonts w:hint="eastAsia"/>
          <w:b/>
        </w:rPr>
        <w:t>1</w:t>
      </w:r>
      <w:r w:rsidRPr="00CE3FD4">
        <w:rPr>
          <w:b/>
        </w:rPr>
        <w:t xml:space="preserve">. </w:t>
      </w:r>
      <w:r w:rsidR="00CE30EE" w:rsidRPr="00CE3FD4">
        <w:rPr>
          <w:rFonts w:hint="eastAsia"/>
          <w:b/>
        </w:rPr>
        <w:t>循</w:t>
      </w:r>
      <w:r w:rsidR="00600146" w:rsidRPr="00CE3FD4">
        <w:rPr>
          <w:rFonts w:hint="eastAsia"/>
          <w:b/>
        </w:rPr>
        <w:t>环群的外直和未必是循环群</w:t>
      </w:r>
      <w:r w:rsidR="00630E46" w:rsidRPr="00CE3FD4">
        <w:rPr>
          <w:rFonts w:hint="eastAsia"/>
          <w:b/>
        </w:rPr>
        <w:t>.</w:t>
      </w:r>
    </w:p>
    <w:p w14:paraId="43EFBD21" w14:textId="3D4580F7" w:rsidR="00470609" w:rsidRPr="00470609" w:rsidRDefault="00470609" w:rsidP="00470609">
      <w:pPr>
        <w:pStyle w:val="a2"/>
      </w:pPr>
      <w:r w:rsidRPr="00470609">
        <w:fldChar w:fldCharType="begin"/>
      </w:r>
      <w:r w:rsidRPr="00470609">
        <w:instrText xml:space="preserve"> </w:instrText>
      </w:r>
      <w:r w:rsidRPr="00470609">
        <w:rPr>
          <w:rFonts w:hint="eastAsia"/>
        </w:rPr>
        <w:instrText>REF _Ref101222631 \h</w:instrText>
      </w:r>
      <w:r w:rsidRPr="00470609">
        <w:instrText xml:space="preserve"> </w:instrText>
      </w:r>
      <w:r>
        <w:instrText xml:space="preserve"> \* MERGEFORMAT </w:instrText>
      </w:r>
      <w:r w:rsidRPr="00470609">
        <w:fldChar w:fldCharType="separate"/>
      </w:r>
      <w:r w:rsidR="002123D6" w:rsidRPr="002123D6">
        <w:rPr>
          <w:rStyle w:val="afffff7"/>
          <w:rFonts w:eastAsia="宋体"/>
          <w:b w:val="0"/>
        </w:rPr>
        <w:t>例</w:t>
      </w:r>
      <w:r w:rsidR="002123D6" w:rsidRPr="002123D6">
        <w:rPr>
          <w:rStyle w:val="afffff7"/>
          <w:rFonts w:eastAsia="宋体"/>
          <w:b w:val="0"/>
        </w:rPr>
        <w:t>2.1</w:t>
      </w:r>
      <w:r w:rsidRPr="00470609">
        <w:fldChar w:fldCharType="end"/>
      </w:r>
      <w:r w:rsidR="00CE30EE">
        <w:rPr>
          <w:rFonts w:hint="eastAsia"/>
        </w:rPr>
        <w:t>给出了</w:t>
      </w:r>
      <w:r w:rsidR="00754790">
        <w:rPr>
          <w:rFonts w:hint="eastAsia"/>
        </w:rPr>
        <w:t>循环群的（外）直和不是循环群的例子</w:t>
      </w:r>
      <w:r>
        <w:rPr>
          <w:rFonts w:hint="eastAsia"/>
        </w:rPr>
        <w:t>，</w:t>
      </w:r>
      <w:r w:rsidRPr="00470609">
        <w:fldChar w:fldCharType="begin"/>
      </w:r>
      <w:r w:rsidRPr="00470609">
        <w:instrText xml:space="preserve"> REF _Ref101223152 \h </w:instrText>
      </w:r>
      <w:r>
        <w:instrText xml:space="preserve"> \* MERGEFORMAT </w:instrText>
      </w:r>
      <w:r w:rsidRPr="00470609">
        <w:fldChar w:fldCharType="separate"/>
      </w:r>
      <w:r w:rsidR="002123D6" w:rsidRPr="002123D6">
        <w:rPr>
          <w:rStyle w:val="afffff7"/>
          <w:rFonts w:eastAsia="宋体"/>
          <w:b w:val="0"/>
        </w:rPr>
        <w:t>例</w:t>
      </w:r>
      <w:r w:rsidR="002123D6" w:rsidRPr="002123D6">
        <w:rPr>
          <w:rStyle w:val="afffff7"/>
          <w:rFonts w:eastAsia="宋体"/>
          <w:b w:val="0"/>
        </w:rPr>
        <w:t>2.2</w:t>
      </w:r>
      <w:r w:rsidRPr="00470609">
        <w:fldChar w:fldCharType="end"/>
      </w:r>
      <w:r w:rsidR="00D43F55">
        <w:rPr>
          <w:rFonts w:hint="eastAsia"/>
        </w:rPr>
        <w:t>给出了循环群的外直和仍是循环群的例子</w:t>
      </w:r>
      <w:r w:rsidR="00D43F55">
        <w:rPr>
          <w:rFonts w:hint="eastAsia"/>
        </w:rPr>
        <w:t>.</w:t>
      </w:r>
    </w:p>
    <w:p w14:paraId="33B09EDB" w14:textId="04616BA5" w:rsidR="00630E46" w:rsidRPr="0032795D" w:rsidRDefault="00CE3FD4" w:rsidP="0032795D">
      <w:pPr>
        <w:pStyle w:val="a2"/>
        <w:rPr>
          <w:rFonts w:hint="eastAsia"/>
          <w:b/>
        </w:rPr>
      </w:pPr>
      <w:r w:rsidRPr="00CE3FD4">
        <w:rPr>
          <w:rFonts w:hint="eastAsia"/>
          <w:b/>
        </w:rPr>
        <w:t>2</w:t>
      </w:r>
      <w:r w:rsidRPr="00CE3FD4">
        <w:rPr>
          <w:b/>
        </w:rPr>
        <w:t xml:space="preserve">. </w:t>
      </w:r>
      <w:r w:rsidR="006E637B" w:rsidRPr="00CE3FD4">
        <w:rPr>
          <w:rFonts w:hint="eastAsia"/>
          <w:b/>
        </w:rPr>
        <w:t>当两个循环群的阶互素时，</w:t>
      </w:r>
      <w:r w:rsidR="00DD7E20">
        <w:rPr>
          <w:rFonts w:hint="eastAsia"/>
          <w:b/>
        </w:rPr>
        <w:t>它们</w:t>
      </w:r>
      <w:r w:rsidR="006E637B" w:rsidRPr="00CE3FD4">
        <w:rPr>
          <w:rFonts w:hint="eastAsia"/>
          <w:b/>
        </w:rPr>
        <w:t>的外直和是循环群</w:t>
      </w:r>
      <w:r w:rsidR="00BC3D25" w:rsidRPr="00CE3FD4">
        <w:rPr>
          <w:rFonts w:hint="eastAsia"/>
          <w:b/>
        </w:rPr>
        <w:t>.</w:t>
      </w:r>
      <w:r w:rsidR="0032795D" w:rsidRPr="0032795D">
        <w:rPr>
          <w:rFonts w:hint="eastAsia"/>
          <w:b/>
        </w:rPr>
        <w:t xml:space="preserve"> </w:t>
      </w:r>
      <w:r w:rsidR="00F9449D" w:rsidRPr="0032795D">
        <w:rPr>
          <w:rFonts w:hint="eastAsia"/>
          <w:b/>
        </w:rPr>
        <w:t>进而，有限</w:t>
      </w:r>
      <w:proofErr w:type="gramStart"/>
      <w:r w:rsidR="00F9449D" w:rsidRPr="0032795D">
        <w:rPr>
          <w:rFonts w:hint="eastAsia"/>
          <w:b/>
        </w:rPr>
        <w:t>个</w:t>
      </w:r>
      <w:r w:rsidR="00084BC9" w:rsidRPr="0032795D">
        <w:rPr>
          <w:rFonts w:hint="eastAsia"/>
          <w:b/>
        </w:rPr>
        <w:t>群</w:t>
      </w:r>
      <w:r w:rsidR="00F9449D" w:rsidRPr="0032795D">
        <w:rPr>
          <w:rFonts w:hint="eastAsia"/>
          <w:b/>
        </w:rPr>
        <w:t>阶</w:t>
      </w:r>
      <w:proofErr w:type="gramEnd"/>
      <w:r w:rsidR="00F9449D" w:rsidRPr="0032795D">
        <w:rPr>
          <w:rFonts w:hint="eastAsia"/>
          <w:b/>
        </w:rPr>
        <w:t>两两互素</w:t>
      </w:r>
      <w:r w:rsidR="005160A9" w:rsidRPr="0032795D">
        <w:rPr>
          <w:rFonts w:hint="eastAsia"/>
          <w:b/>
        </w:rPr>
        <w:t>的循环群的外直和仍是循环群</w:t>
      </w:r>
      <w:r w:rsidR="005160A9" w:rsidRPr="0032795D">
        <w:rPr>
          <w:rFonts w:hint="eastAsia"/>
          <w:b/>
        </w:rPr>
        <w:t>.</w:t>
      </w:r>
      <w:r w:rsidR="004E77F1">
        <w:rPr>
          <w:b/>
        </w:rPr>
        <w:t xml:space="preserve"> </w:t>
      </w:r>
      <w:r w:rsidR="004E77F1">
        <w:rPr>
          <w:rFonts w:hint="eastAsia"/>
          <w:b/>
        </w:rPr>
        <w:t>另外，单位元群（是循环群）与任何循环群的直和都是循环群</w:t>
      </w:r>
      <w:r w:rsidR="004E77F1">
        <w:rPr>
          <w:rFonts w:hint="eastAsia"/>
          <w:b/>
        </w:rPr>
        <w:t>.</w:t>
      </w:r>
    </w:p>
    <w:p w14:paraId="1093F421" w14:textId="275CE96A" w:rsidR="006218B3" w:rsidRPr="00F35C19" w:rsidRDefault="00667DA9" w:rsidP="00F35C19">
      <w:pPr>
        <w:pStyle w:val="a2"/>
      </w:pPr>
      <w:r w:rsidRPr="00F35C19">
        <w:rPr>
          <w:rFonts w:hint="eastAsia"/>
        </w:rPr>
        <w:t>见</w:t>
      </w:r>
      <w:r w:rsidR="00F35C19" w:rsidRPr="00F35C19">
        <w:fldChar w:fldCharType="begin"/>
      </w:r>
      <w:r w:rsidR="00F35C19" w:rsidRPr="00F35C19">
        <w:instrText xml:space="preserve"> </w:instrText>
      </w:r>
      <w:r w:rsidR="00F35C19" w:rsidRPr="00F35C19">
        <w:rPr>
          <w:rFonts w:hint="eastAsia"/>
        </w:rPr>
        <w:instrText>REF _Ref101226024 \h</w:instrText>
      </w:r>
      <w:r w:rsidR="00F35C19" w:rsidRPr="00F35C19">
        <w:instrText xml:space="preserve"> </w:instrText>
      </w:r>
      <w:r w:rsidR="00F35C19">
        <w:instrText xml:space="preserve"> \* MERGEFORMAT </w:instrText>
      </w:r>
      <w:r w:rsidR="00F35C19" w:rsidRPr="00F35C19">
        <w:fldChar w:fldCharType="separate"/>
      </w:r>
      <w:r w:rsidR="002123D6" w:rsidRPr="002123D6">
        <w:rPr>
          <w:rStyle w:val="afffff7"/>
          <w:rFonts w:eastAsia="宋体" w:hint="eastAsia"/>
          <w:b w:val="0"/>
        </w:rPr>
        <w:t>命题</w:t>
      </w:r>
      <w:r w:rsidR="002123D6" w:rsidRPr="002123D6">
        <w:rPr>
          <w:rStyle w:val="afffff7"/>
          <w:rFonts w:eastAsia="宋体"/>
          <w:b w:val="0"/>
        </w:rPr>
        <w:t>2.3</w:t>
      </w:r>
      <w:r w:rsidR="00F35C19" w:rsidRPr="00F35C19">
        <w:fldChar w:fldCharType="end"/>
      </w:r>
      <w:r w:rsidR="00F35C19" w:rsidRPr="00F35C19">
        <w:t>，</w:t>
      </w:r>
      <w:r w:rsidR="006218B3" w:rsidRPr="00F35C19">
        <w:fldChar w:fldCharType="begin"/>
      </w:r>
      <w:r w:rsidR="006218B3" w:rsidRPr="00F35C19">
        <w:instrText xml:space="preserve"> </w:instrText>
      </w:r>
      <w:r w:rsidR="006218B3" w:rsidRPr="00F35C19">
        <w:rPr>
          <w:rFonts w:hint="eastAsia"/>
        </w:rPr>
        <w:instrText>REF _Ref101227024 \h</w:instrText>
      </w:r>
      <w:r w:rsidR="006218B3" w:rsidRPr="00F35C19">
        <w:instrText xml:space="preserve">  \* MERGEFORMAT </w:instrText>
      </w:r>
      <w:r w:rsidR="006218B3" w:rsidRPr="00F35C19">
        <w:fldChar w:fldCharType="separate"/>
      </w:r>
      <w:r w:rsidR="002123D6" w:rsidRPr="002123D6">
        <w:rPr>
          <w:rStyle w:val="afffff7"/>
          <w:rFonts w:eastAsia="宋体" w:hint="eastAsia"/>
          <w:b w:val="0"/>
        </w:rPr>
        <w:t>定理</w:t>
      </w:r>
      <w:r w:rsidR="002123D6" w:rsidRPr="002123D6">
        <w:rPr>
          <w:rStyle w:val="afffff7"/>
          <w:rFonts w:eastAsia="宋体"/>
          <w:b w:val="0"/>
        </w:rPr>
        <w:t>2.6</w:t>
      </w:r>
      <w:r w:rsidR="006218B3" w:rsidRPr="00F35C19">
        <w:fldChar w:fldCharType="end"/>
      </w:r>
      <w:r w:rsidR="002354E4" w:rsidRPr="00F35C19">
        <w:rPr>
          <w:rFonts w:hint="eastAsia"/>
        </w:rPr>
        <w:t>和</w:t>
      </w:r>
      <w:r w:rsidR="00FE01FB" w:rsidRPr="00F35C19">
        <w:fldChar w:fldCharType="begin"/>
      </w:r>
      <w:r w:rsidR="00FE01FB" w:rsidRPr="00F35C19">
        <w:instrText xml:space="preserve"> </w:instrText>
      </w:r>
      <w:r w:rsidR="00FE01FB" w:rsidRPr="00F35C19">
        <w:rPr>
          <w:rFonts w:hint="eastAsia"/>
        </w:rPr>
        <w:instrText>REF _Ref101262892 \h</w:instrText>
      </w:r>
      <w:r w:rsidR="00FE01FB" w:rsidRPr="00F35C19">
        <w:instrText xml:space="preserve"> </w:instrText>
      </w:r>
      <w:r w:rsidR="00FE01FB" w:rsidRPr="00F35C19">
        <w:instrText xml:space="preserve"> \* MERGEFORMAT </w:instrText>
      </w:r>
      <w:r w:rsidR="00FE01FB" w:rsidRPr="00F35C19">
        <w:fldChar w:fldCharType="separate"/>
      </w:r>
      <w:r w:rsidR="002123D6" w:rsidRPr="002123D6">
        <w:rPr>
          <w:rStyle w:val="afffff7"/>
          <w:rFonts w:eastAsia="宋体" w:hint="eastAsia"/>
          <w:b w:val="0"/>
        </w:rPr>
        <w:t>推论</w:t>
      </w:r>
      <w:r w:rsidR="002123D6" w:rsidRPr="002123D6">
        <w:rPr>
          <w:rStyle w:val="afffff7"/>
          <w:rFonts w:eastAsia="宋体"/>
          <w:b w:val="0"/>
        </w:rPr>
        <w:t>2</w:t>
      </w:r>
      <w:r w:rsidR="002123D6" w:rsidRPr="002123D6">
        <w:rPr>
          <w:rStyle w:val="afffff7"/>
          <w:rFonts w:eastAsia="宋体"/>
          <w:b w:val="0"/>
        </w:rPr>
        <w:t>.</w:t>
      </w:r>
      <w:r w:rsidR="002123D6" w:rsidRPr="002123D6">
        <w:rPr>
          <w:rStyle w:val="afffff7"/>
          <w:rFonts w:eastAsia="宋体"/>
          <w:b w:val="0"/>
        </w:rPr>
        <w:t>7</w:t>
      </w:r>
      <w:r w:rsidR="00FE01FB" w:rsidRPr="00F35C19">
        <w:fldChar w:fldCharType="end"/>
      </w:r>
      <w:r w:rsidR="006218B3" w:rsidRPr="00F35C19">
        <w:rPr>
          <w:rFonts w:hint="eastAsia"/>
        </w:rPr>
        <w:t>.</w:t>
      </w:r>
    </w:p>
    <w:p w14:paraId="041F0A11" w14:textId="32B75174" w:rsidR="00A22888" w:rsidRPr="000D6F72" w:rsidRDefault="00EE78F9" w:rsidP="00D719F4">
      <w:pPr>
        <w:pStyle w:val="a2"/>
        <w:rPr>
          <w:b/>
        </w:rPr>
      </w:pPr>
      <w:r w:rsidRPr="000D6F72">
        <w:rPr>
          <w:rFonts w:hint="eastAsia"/>
          <w:b/>
        </w:rPr>
        <w:t>3</w:t>
      </w:r>
      <w:r w:rsidRPr="000D6F72">
        <w:rPr>
          <w:b/>
        </w:rPr>
        <w:t xml:space="preserve">. </w:t>
      </w:r>
      <w:r w:rsidR="00084BC9" w:rsidRPr="000D6F72">
        <w:rPr>
          <w:rFonts w:hint="eastAsia"/>
          <w:b/>
        </w:rPr>
        <w:t>有两个循环群</w:t>
      </w:r>
      <w:r w:rsidR="00CC1A9B">
        <w:rPr>
          <w:rFonts w:hint="eastAsia"/>
          <w:b/>
        </w:rPr>
        <w:t>，</w:t>
      </w:r>
      <w:r w:rsidR="00B9381D">
        <w:rPr>
          <w:rFonts w:hint="eastAsia"/>
          <w:b/>
        </w:rPr>
        <w:t>若它们</w:t>
      </w:r>
      <w:r w:rsidR="00084BC9" w:rsidRPr="000D6F72">
        <w:rPr>
          <w:rFonts w:hint="eastAsia"/>
          <w:b/>
        </w:rPr>
        <w:t>的外直和是循环群，则它们必须</w:t>
      </w:r>
      <w:r w:rsidR="009569A4" w:rsidRPr="000D6F72">
        <w:rPr>
          <w:rFonts w:hint="eastAsia"/>
          <w:b/>
        </w:rPr>
        <w:t>且只需</w:t>
      </w:r>
      <w:r w:rsidR="001C491D" w:rsidRPr="000D6F72">
        <w:rPr>
          <w:rFonts w:hint="eastAsia"/>
          <w:b/>
        </w:rPr>
        <w:t>满足：</w:t>
      </w:r>
      <w:r w:rsidR="009E0F25">
        <w:rPr>
          <w:rFonts w:hint="eastAsia"/>
          <w:b/>
        </w:rPr>
        <w:t>有一个单位元群，或</w:t>
      </w:r>
      <w:r w:rsidR="000F4BEC">
        <w:rPr>
          <w:rFonts w:hint="eastAsia"/>
          <w:b/>
        </w:rPr>
        <w:t>二者的</w:t>
      </w:r>
      <w:r w:rsidR="001C491D" w:rsidRPr="000D6F72">
        <w:rPr>
          <w:rFonts w:hint="eastAsia"/>
          <w:b/>
        </w:rPr>
        <w:t>阶互素</w:t>
      </w:r>
      <w:r w:rsidR="001C491D" w:rsidRPr="000D6F72">
        <w:rPr>
          <w:rFonts w:hint="eastAsia"/>
          <w:b/>
        </w:rPr>
        <w:t>.</w:t>
      </w:r>
      <w:r w:rsidR="003356BE" w:rsidRPr="000D6F72">
        <w:rPr>
          <w:b/>
        </w:rPr>
        <w:t xml:space="preserve"> </w:t>
      </w:r>
      <w:r w:rsidR="003356BE" w:rsidRPr="000D6F72">
        <w:rPr>
          <w:rFonts w:hint="eastAsia"/>
          <w:b/>
        </w:rPr>
        <w:t>进而，</w:t>
      </w:r>
      <w:r w:rsidR="00A143BB">
        <w:rPr>
          <w:rFonts w:hint="eastAsia"/>
          <w:b/>
        </w:rPr>
        <w:t>有</w:t>
      </w:r>
      <w:r w:rsidR="003356BE" w:rsidRPr="000D6F72">
        <w:rPr>
          <w:rFonts w:hint="eastAsia"/>
          <w:b/>
        </w:rPr>
        <w:t>有限</w:t>
      </w:r>
      <w:proofErr w:type="gramStart"/>
      <w:r w:rsidR="003356BE" w:rsidRPr="000D6F72">
        <w:rPr>
          <w:rFonts w:hint="eastAsia"/>
          <w:b/>
        </w:rPr>
        <w:t>个</w:t>
      </w:r>
      <w:proofErr w:type="gramEnd"/>
      <w:r w:rsidR="003356BE" w:rsidRPr="000D6F72">
        <w:rPr>
          <w:rFonts w:hint="eastAsia"/>
          <w:b/>
        </w:rPr>
        <w:t>循环群</w:t>
      </w:r>
      <w:r w:rsidR="00A66B41">
        <w:rPr>
          <w:rFonts w:hint="eastAsia"/>
          <w:b/>
        </w:rPr>
        <w:t>，</w:t>
      </w:r>
      <w:r w:rsidR="0043753D">
        <w:rPr>
          <w:rFonts w:hint="eastAsia"/>
          <w:b/>
        </w:rPr>
        <w:t>若</w:t>
      </w:r>
      <w:r w:rsidR="00096009">
        <w:rPr>
          <w:rFonts w:hint="eastAsia"/>
          <w:b/>
        </w:rPr>
        <w:t>它们的</w:t>
      </w:r>
      <w:r w:rsidR="003356BE" w:rsidRPr="000D6F72">
        <w:rPr>
          <w:rFonts w:hint="eastAsia"/>
          <w:b/>
        </w:rPr>
        <w:t>外直和是循环群</w:t>
      </w:r>
      <w:r w:rsidR="0023648B" w:rsidRPr="000D6F72">
        <w:rPr>
          <w:rFonts w:hint="eastAsia"/>
          <w:b/>
        </w:rPr>
        <w:t>，则它们必须且只需满足：</w:t>
      </w:r>
      <w:r w:rsidR="00500C20">
        <w:rPr>
          <w:rFonts w:hint="eastAsia"/>
          <w:b/>
        </w:rPr>
        <w:t>只有一个非单位元群，</w:t>
      </w:r>
      <w:proofErr w:type="gramStart"/>
      <w:r w:rsidR="00500C20">
        <w:rPr>
          <w:rFonts w:hint="eastAsia"/>
          <w:b/>
        </w:rPr>
        <w:t>或</w:t>
      </w:r>
      <w:r w:rsidR="0023648B" w:rsidRPr="000D6F72">
        <w:rPr>
          <w:rFonts w:hint="eastAsia"/>
          <w:b/>
        </w:rPr>
        <w:t>阶两两</w:t>
      </w:r>
      <w:proofErr w:type="gramEnd"/>
      <w:r w:rsidR="0023648B" w:rsidRPr="000D6F72">
        <w:rPr>
          <w:rFonts w:hint="eastAsia"/>
          <w:b/>
        </w:rPr>
        <w:t>互素</w:t>
      </w:r>
      <w:r w:rsidR="0023648B" w:rsidRPr="000D6F72">
        <w:rPr>
          <w:rFonts w:hint="eastAsia"/>
          <w:b/>
        </w:rPr>
        <w:t>.</w:t>
      </w:r>
    </w:p>
    <w:p w14:paraId="1BEC7011" w14:textId="22F1734C" w:rsidR="002354E4" w:rsidRDefault="00667DA9" w:rsidP="002354E4">
      <w:pPr>
        <w:pStyle w:val="a2"/>
      </w:pPr>
      <w:r>
        <w:rPr>
          <w:rFonts w:hint="eastAsia"/>
        </w:rPr>
        <w:t>见</w:t>
      </w:r>
      <w:r w:rsidR="00483E86" w:rsidRPr="00F35C19">
        <w:fldChar w:fldCharType="begin"/>
      </w:r>
      <w:r w:rsidR="00483E86" w:rsidRPr="00F35C19">
        <w:instrText xml:space="preserve"> </w:instrText>
      </w:r>
      <w:r w:rsidR="00483E86" w:rsidRPr="00F35C19">
        <w:rPr>
          <w:rFonts w:hint="eastAsia"/>
        </w:rPr>
        <w:instrText>REF _Ref101226024 \h</w:instrText>
      </w:r>
      <w:r w:rsidR="00483E86" w:rsidRPr="00F35C19">
        <w:instrText xml:space="preserve"> </w:instrText>
      </w:r>
      <w:r w:rsidR="00483E86">
        <w:instrText xml:space="preserve"> \* MERGEFORMAT </w:instrText>
      </w:r>
      <w:r w:rsidR="00483E86" w:rsidRPr="00F35C19">
        <w:fldChar w:fldCharType="separate"/>
      </w:r>
      <w:r w:rsidR="002123D6" w:rsidRPr="002123D6">
        <w:rPr>
          <w:rStyle w:val="afffff7"/>
          <w:rFonts w:eastAsia="宋体" w:hint="eastAsia"/>
          <w:b w:val="0"/>
        </w:rPr>
        <w:t>命题</w:t>
      </w:r>
      <w:r w:rsidR="002123D6" w:rsidRPr="002123D6">
        <w:rPr>
          <w:rStyle w:val="afffff7"/>
          <w:rFonts w:eastAsia="宋体"/>
          <w:b w:val="0"/>
        </w:rPr>
        <w:t>2.3</w:t>
      </w:r>
      <w:r w:rsidR="00483E86" w:rsidRPr="00F35C19">
        <w:fldChar w:fldCharType="end"/>
      </w:r>
      <w:r w:rsidR="00483E86" w:rsidRPr="00F35C19">
        <w:t>，</w:t>
      </w:r>
      <w:r w:rsidR="002354E4" w:rsidRPr="002354E4">
        <w:fldChar w:fldCharType="begin"/>
      </w:r>
      <w:r w:rsidR="002354E4" w:rsidRPr="002354E4">
        <w:instrText xml:space="preserve"> </w:instrText>
      </w:r>
      <w:r w:rsidR="002354E4" w:rsidRPr="002354E4">
        <w:rPr>
          <w:rFonts w:hint="eastAsia"/>
        </w:rPr>
        <w:instrText>REF _Ref101227024 \h</w:instrText>
      </w:r>
      <w:r w:rsidR="002354E4" w:rsidRPr="002354E4">
        <w:instrText xml:space="preserve">  \* MERGEFORMAT </w:instrText>
      </w:r>
      <w:r w:rsidR="002354E4" w:rsidRPr="002354E4">
        <w:fldChar w:fldCharType="separate"/>
      </w:r>
      <w:r w:rsidR="002123D6" w:rsidRPr="002123D6">
        <w:rPr>
          <w:rStyle w:val="afffff7"/>
          <w:rFonts w:eastAsia="宋体" w:hint="eastAsia"/>
          <w:b w:val="0"/>
        </w:rPr>
        <w:t>定理</w:t>
      </w:r>
      <w:r w:rsidR="002123D6" w:rsidRPr="002123D6">
        <w:rPr>
          <w:rStyle w:val="afffff7"/>
          <w:rFonts w:eastAsia="宋体"/>
          <w:b w:val="0"/>
        </w:rPr>
        <w:t>2.6</w:t>
      </w:r>
      <w:r w:rsidR="002354E4" w:rsidRPr="002354E4">
        <w:fldChar w:fldCharType="end"/>
      </w:r>
      <w:r w:rsidR="002354E4" w:rsidRPr="002354E4">
        <w:rPr>
          <w:rFonts w:hint="eastAsia"/>
        </w:rPr>
        <w:t>和</w:t>
      </w:r>
      <w:r w:rsidR="00FE01FB" w:rsidRPr="00FE01FB">
        <w:fldChar w:fldCharType="begin"/>
      </w:r>
      <w:r w:rsidR="00FE01FB" w:rsidRPr="00FE01FB">
        <w:instrText xml:space="preserve"> </w:instrText>
      </w:r>
      <w:r w:rsidR="00FE01FB" w:rsidRPr="00FE01FB">
        <w:rPr>
          <w:rFonts w:hint="eastAsia"/>
        </w:rPr>
        <w:instrText>REF _Ref101262892 \h</w:instrText>
      </w:r>
      <w:r w:rsidR="00FE01FB" w:rsidRPr="00FE01FB">
        <w:instrText xml:space="preserve"> </w:instrText>
      </w:r>
      <w:r w:rsidR="00FE01FB">
        <w:instrText xml:space="preserve"> \* MERGEFORMAT </w:instrText>
      </w:r>
      <w:r w:rsidR="00FE01FB" w:rsidRPr="00FE01FB">
        <w:fldChar w:fldCharType="separate"/>
      </w:r>
      <w:r w:rsidR="002123D6" w:rsidRPr="002123D6">
        <w:rPr>
          <w:rStyle w:val="afffff7"/>
          <w:rFonts w:eastAsia="宋体" w:hint="eastAsia"/>
          <w:b w:val="0"/>
        </w:rPr>
        <w:t>推论</w:t>
      </w:r>
      <w:r w:rsidR="002123D6" w:rsidRPr="002123D6">
        <w:rPr>
          <w:rStyle w:val="afffff7"/>
          <w:rFonts w:eastAsia="宋体"/>
          <w:b w:val="0"/>
        </w:rPr>
        <w:t>2</w:t>
      </w:r>
      <w:r w:rsidR="002123D6" w:rsidRPr="002123D6">
        <w:rPr>
          <w:rStyle w:val="afffff7"/>
          <w:rFonts w:eastAsia="宋体"/>
          <w:b w:val="0"/>
        </w:rPr>
        <w:t>.</w:t>
      </w:r>
      <w:r w:rsidR="002123D6" w:rsidRPr="002123D6">
        <w:rPr>
          <w:rStyle w:val="afffff7"/>
          <w:rFonts w:eastAsia="宋体"/>
          <w:b w:val="0"/>
        </w:rPr>
        <w:t>7</w:t>
      </w:r>
      <w:r w:rsidR="00FE01FB" w:rsidRPr="00FE01FB">
        <w:fldChar w:fldCharType="end"/>
      </w:r>
      <w:r w:rsidR="002354E4" w:rsidRPr="002354E4">
        <w:rPr>
          <w:rFonts w:hint="eastAsia"/>
        </w:rPr>
        <w:t>.</w:t>
      </w:r>
    </w:p>
    <w:p w14:paraId="5BCF04E0" w14:textId="74FBB0EF" w:rsidR="007837E0" w:rsidRDefault="007837E0" w:rsidP="007837E0">
      <w:pPr>
        <w:pStyle w:val="1"/>
        <w:spacing w:before="156" w:after="156"/>
      </w:pPr>
      <w:bookmarkStart w:id="22" w:name="_Toc101266179"/>
      <w:r>
        <w:rPr>
          <w:rFonts w:hint="eastAsia"/>
        </w:rPr>
        <w:t>致谢</w:t>
      </w:r>
      <w:bookmarkEnd w:id="22"/>
    </w:p>
    <w:p w14:paraId="76BFC359" w14:textId="2AE33586" w:rsidR="00B3242C" w:rsidRPr="00EC253B" w:rsidRDefault="00D0098F" w:rsidP="00D0098F">
      <w:pPr>
        <w:pStyle w:val="a2"/>
        <w:rPr>
          <w:rFonts w:hint="eastAsia"/>
        </w:rPr>
      </w:pPr>
      <w:r w:rsidRPr="00D0098F">
        <w:fldChar w:fldCharType="begin"/>
      </w:r>
      <w:r w:rsidRPr="00D0098F">
        <w:instrText xml:space="preserve"> </w:instrText>
      </w:r>
      <w:r w:rsidRPr="00D0098F">
        <w:rPr>
          <w:rFonts w:hint="eastAsia"/>
        </w:rPr>
        <w:instrText>REF _Ref101226024 \h</w:instrText>
      </w:r>
      <w:r w:rsidRPr="00D0098F">
        <w:instrText xml:space="preserve"> </w:instrText>
      </w:r>
      <w:r>
        <w:instrText xml:space="preserve"> \* MERGEFORMAT </w:instrText>
      </w:r>
      <w:r w:rsidRPr="00D0098F">
        <w:fldChar w:fldCharType="separate"/>
      </w:r>
      <w:r w:rsidR="002123D6" w:rsidRPr="002123D6">
        <w:rPr>
          <w:rStyle w:val="afffff7"/>
          <w:rFonts w:eastAsia="宋体" w:hint="eastAsia"/>
          <w:b w:val="0"/>
        </w:rPr>
        <w:t>命题</w:t>
      </w:r>
      <w:r w:rsidR="002123D6" w:rsidRPr="002123D6">
        <w:rPr>
          <w:rStyle w:val="afffff7"/>
          <w:rFonts w:eastAsia="宋体"/>
          <w:b w:val="0"/>
        </w:rPr>
        <w:t>2.3</w:t>
      </w:r>
      <w:r w:rsidRPr="00D0098F">
        <w:fldChar w:fldCharType="end"/>
      </w:r>
      <w:r w:rsidRPr="00D0098F">
        <w:t>的证明</w:t>
      </w:r>
      <w:r w:rsidR="00DA6E27">
        <w:rPr>
          <w:rFonts w:hint="eastAsia"/>
        </w:rPr>
        <w:t>模仿</w:t>
      </w:r>
      <w:r w:rsidR="00D856FB">
        <w:rPr>
          <w:rFonts w:hint="eastAsia"/>
        </w:rPr>
        <w:t>了</w:t>
      </w:r>
      <w:r w:rsidR="00ED59AA" w:rsidRPr="00626340">
        <w:rPr>
          <w:rFonts w:hint="eastAsia"/>
          <w:u w:val="single"/>
        </w:rPr>
        <w:t>谭</w:t>
      </w:r>
      <w:r w:rsidR="00ED59AA" w:rsidRPr="00626340">
        <w:rPr>
          <w:u w:val="single"/>
        </w:rPr>
        <w:t>宇</w:t>
      </w:r>
      <w:r w:rsidR="00626340" w:rsidRPr="00626340">
        <w:rPr>
          <w:rFonts w:hint="eastAsia"/>
        </w:rPr>
        <w:t>（</w:t>
      </w:r>
      <w:r w:rsidR="00626340">
        <w:rPr>
          <w:rFonts w:hint="eastAsia"/>
        </w:rPr>
        <w:t>学号：</w:t>
      </w:r>
      <w:r w:rsidR="00626340">
        <w:rPr>
          <w:rFonts w:hint="eastAsia"/>
        </w:rPr>
        <w:t>5</w:t>
      </w:r>
      <w:r w:rsidR="00626340">
        <w:t>19020910083</w:t>
      </w:r>
      <w:r w:rsidR="00626340" w:rsidRPr="00626340">
        <w:rPr>
          <w:rFonts w:hint="eastAsia"/>
        </w:rPr>
        <w:t>）</w:t>
      </w:r>
      <w:r w:rsidR="00CC34EE">
        <w:rPr>
          <w:rFonts w:hint="eastAsia"/>
        </w:rPr>
        <w:t>同学</w:t>
      </w:r>
      <w:r w:rsidR="00626340">
        <w:rPr>
          <w:rFonts w:hint="eastAsia"/>
        </w:rPr>
        <w:t>的作业</w:t>
      </w:r>
      <w:r w:rsidR="00EC253B">
        <w:rPr>
          <w:rFonts w:hint="eastAsia"/>
        </w:rPr>
        <w:t>，</w:t>
      </w:r>
      <w:r w:rsidR="00DA6E27">
        <w:rPr>
          <w:rFonts w:hint="eastAsia"/>
        </w:rPr>
        <w:t>全文</w:t>
      </w:r>
      <w:r w:rsidR="00EC253B">
        <w:rPr>
          <w:rFonts w:hint="eastAsia"/>
        </w:rPr>
        <w:t>结构和主要结论</w:t>
      </w:r>
      <w:r w:rsidR="00EC253B" w:rsidRPr="00EC253B">
        <w:rPr>
          <w:rFonts w:hint="eastAsia"/>
        </w:rPr>
        <w:t>也</w:t>
      </w:r>
      <w:r w:rsidR="00EC253B">
        <w:rPr>
          <w:rFonts w:hint="eastAsia"/>
        </w:rPr>
        <w:t>受到他的作业的启发</w:t>
      </w:r>
      <w:r w:rsidR="00EC253B">
        <w:rPr>
          <w:rFonts w:hint="eastAsia"/>
        </w:rPr>
        <w:t>.</w:t>
      </w:r>
      <w:r w:rsidR="00A278E3">
        <w:t xml:space="preserve"> </w:t>
      </w:r>
      <w:r w:rsidR="00A81AE8">
        <w:rPr>
          <w:rFonts w:hint="eastAsia"/>
        </w:rPr>
        <w:t>在此向他</w:t>
      </w:r>
      <w:r w:rsidR="00A278E3">
        <w:rPr>
          <w:rFonts w:hint="eastAsia"/>
        </w:rPr>
        <w:t>表示感谢</w:t>
      </w:r>
      <w:r w:rsidR="00A278E3">
        <w:rPr>
          <w:rFonts w:hint="eastAsia"/>
        </w:rPr>
        <w:t>.</w:t>
      </w:r>
    </w:p>
    <w:p w14:paraId="5899147C" w14:textId="3E4FDEC4" w:rsidR="00F40C13" w:rsidRPr="00ED042C" w:rsidRDefault="00F40C13" w:rsidP="00FF587A">
      <w:pPr>
        <w:pStyle w:val="afd"/>
      </w:pPr>
    </w:p>
    <w:p w14:paraId="50CF919D" w14:textId="77777777" w:rsidR="00FF587A" w:rsidRPr="007C02B4" w:rsidRDefault="00FF587A" w:rsidP="00FF587A">
      <w:pPr>
        <w:pStyle w:val="a2"/>
        <w:ind w:firstLine="0"/>
        <w:sectPr w:rsidR="00FF587A" w:rsidRPr="007C02B4" w:rsidSect="006E7921">
          <w:headerReference w:type="default" r:id="rId13"/>
          <w:footerReference w:type="default" r:id="rId14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427365B6" w14:textId="1CEA6B4D" w:rsidR="00C61E8E" w:rsidRDefault="00895D59" w:rsidP="00C61E8E">
      <w:pPr>
        <w:pStyle w:val="af1"/>
        <w:spacing w:before="156" w:after="156"/>
      </w:pPr>
      <w:bookmarkStart w:id="23" w:name="_Toc101266180"/>
      <w:r w:rsidRPr="00A06EB2">
        <w:lastRenderedPageBreak/>
        <w:t>References</w:t>
      </w:r>
      <w:bookmarkEnd w:id="23"/>
    </w:p>
    <w:p w14:paraId="4815C1F8" w14:textId="77777777" w:rsidR="00A772EA" w:rsidRPr="00A772EA" w:rsidRDefault="00C61E8E" w:rsidP="00A772EA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4" w:name="_ENREF_1"/>
      <w:r w:rsidR="00A772EA" w:rsidRPr="00A772EA">
        <w:rPr>
          <w:rFonts w:hint="eastAsia"/>
        </w:rPr>
        <w:t>刘绍学</w:t>
      </w:r>
      <w:r w:rsidR="00A772EA" w:rsidRPr="00A772EA">
        <w:rPr>
          <w:rFonts w:hint="eastAsia"/>
        </w:rPr>
        <w:t xml:space="preserve">, &amp; </w:t>
      </w:r>
      <w:r w:rsidR="00A772EA" w:rsidRPr="00A772EA">
        <w:rPr>
          <w:rFonts w:hint="eastAsia"/>
        </w:rPr>
        <w:t>章璞</w:t>
      </w:r>
      <w:r w:rsidR="00A772EA" w:rsidRPr="00A772EA">
        <w:rPr>
          <w:rFonts w:hint="eastAsia"/>
        </w:rPr>
        <w:t xml:space="preserve">. (2011). </w:t>
      </w:r>
      <w:r w:rsidR="00A772EA" w:rsidRPr="00A772EA">
        <w:rPr>
          <w:rFonts w:hint="eastAsia"/>
          <w:i/>
        </w:rPr>
        <w:t>近世代数导引</w:t>
      </w:r>
      <w:r w:rsidR="00A772EA" w:rsidRPr="00A772EA">
        <w:rPr>
          <w:rFonts w:hint="eastAsia"/>
        </w:rPr>
        <w:t xml:space="preserve"> (1 ed.). </w:t>
      </w:r>
      <w:r w:rsidR="00A772EA" w:rsidRPr="00A772EA">
        <w:rPr>
          <w:rFonts w:hint="eastAsia"/>
        </w:rPr>
        <w:t>高等教育出版社</w:t>
      </w:r>
      <w:r w:rsidR="00A772EA" w:rsidRPr="00A772EA">
        <w:rPr>
          <w:rFonts w:hint="eastAsia"/>
        </w:rPr>
        <w:t xml:space="preserve">. </w:t>
      </w:r>
      <w:bookmarkEnd w:id="24"/>
    </w:p>
    <w:p w14:paraId="1706C47E" w14:textId="183F1BAF" w:rsidR="006B3B72" w:rsidRDefault="00C61E8E" w:rsidP="006B3B72">
      <w:pPr>
        <w:pStyle w:val="a2"/>
        <w:ind w:firstLine="0"/>
      </w:pPr>
      <w:r>
        <w:fldChar w:fldCharType="end"/>
      </w:r>
    </w:p>
    <w:sectPr w:rsidR="006B3B72" w:rsidSect="00A07C18">
      <w:headerReference w:type="default" r:id="rId15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012DACD" w14:textId="77777777" w:rsidR="00460E58" w:rsidRDefault="00460E58" w:rsidP="00E26F2C">
      <w:r>
        <w:separator/>
      </w:r>
    </w:p>
  </w:endnote>
  <w:endnote w:type="continuationSeparator" w:id="0">
    <w:p w14:paraId="1DAC0D07" w14:textId="77777777" w:rsidR="00460E58" w:rsidRDefault="00460E58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785D61B6" w:rsidR="004F0DD1" w:rsidRPr="00C2554F" w:rsidRDefault="004F0DD1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>
      <w:rPr>
        <w:rFonts w:ascii="Times New Roman" w:eastAsia="宋体" w:hAnsi="Times New Roman" w:cs="Times New Roman"/>
        <w:noProof/>
      </w:rPr>
      <w:t>2022-04-19 02:42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55427AE7" w:rsidR="004F0DD1" w:rsidRPr="00C2554F" w:rsidRDefault="004F0DD1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2123D6">
      <w:rPr>
        <w:rFonts w:ascii="Times New Roman" w:eastAsia="宋体" w:hAnsi="Times New Roman" w:cs="Times New Roman"/>
        <w:b/>
        <w:noProof/>
      </w:rPr>
      <w:instrText>7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2123D6">
      <w:rPr>
        <w:rFonts w:ascii="Times New Roman" w:eastAsia="宋体" w:hAnsi="Times New Roman" w:cs="Times New Roman"/>
        <w:b/>
        <w:noProof/>
      </w:rPr>
      <w:t>5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>
      <w:rPr>
        <w:rFonts w:ascii="Times New Roman" w:eastAsia="宋体" w:hAnsi="Times New Roman" w:cs="Times New Roman"/>
        <w:noProof/>
      </w:rPr>
      <w:t>2022-04-19 02:42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67F3D96" w14:textId="77777777" w:rsidR="00460E58" w:rsidRDefault="00460E58" w:rsidP="00E26F2C">
      <w:r>
        <w:separator/>
      </w:r>
    </w:p>
  </w:footnote>
  <w:footnote w:type="continuationSeparator" w:id="0">
    <w:p w14:paraId="39784594" w14:textId="77777777" w:rsidR="00460E58" w:rsidRDefault="00460E58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4B5C6317" w:rsidR="004F0DD1" w:rsidRPr="00943C60" w:rsidRDefault="004F0DD1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8" name="图片 8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4F0DD1" w:rsidRDefault="004F0DD1" w:rsidP="00E26F2C">
    <w:pPr>
      <w:pStyle w:val="a6"/>
      <w:rPr>
        <w:rFonts w:ascii="Times New Roman" w:eastAsia="宋体" w:hAnsi="Times New Roman" w:cs="Times New Roman"/>
      </w:rPr>
    </w:pPr>
  </w:p>
  <w:p w14:paraId="1E2D13E6" w14:textId="51467730" w:rsidR="004F0DD1" w:rsidRPr="00E26F2C" w:rsidRDefault="004F0DD1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Pr="00DD7FD7">
      <w:rPr>
        <w:rFonts w:ascii="Times New Roman" w:eastAsia="宋体" w:hAnsi="Times New Roman" w:cs="Times New Roman" w:hint="eastAsia"/>
      </w:rPr>
      <w:t>本</w:t>
    </w:r>
    <w:r w:rsidRPr="00DD7FD7">
      <w:rPr>
        <w:rFonts w:ascii="Times New Roman" w:eastAsia="宋体" w:hAnsi="Times New Roman" w:cs="Times New Roman"/>
      </w:rPr>
      <w:t>-(2021-2022-2)-MATH2401-1-</w:t>
    </w:r>
    <w:r w:rsidRPr="00DD7FD7">
      <w:rPr>
        <w:rFonts w:ascii="Times New Roman" w:eastAsia="宋体" w:hAnsi="Times New Roman" w:cs="Times New Roman"/>
      </w:rPr>
      <w:t>抽象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4F0DD1" w:rsidRPr="00943C60" w:rsidRDefault="004F0DD1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9" name="图片 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4F0DD1" w:rsidRDefault="004F0DD1" w:rsidP="00E26F2C">
    <w:pPr>
      <w:pStyle w:val="a6"/>
      <w:rPr>
        <w:rFonts w:ascii="Times New Roman" w:eastAsia="宋体" w:hAnsi="Times New Roman" w:cs="Times New Roman"/>
      </w:rPr>
    </w:pPr>
  </w:p>
  <w:p w14:paraId="5816BFA6" w14:textId="585CA5D3" w:rsidR="004F0DD1" w:rsidRPr="00E26F2C" w:rsidRDefault="004F0DD1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Pr="00DD7FD7">
      <w:rPr>
        <w:rFonts w:ascii="Times New Roman" w:eastAsia="宋体" w:hAnsi="Times New Roman" w:cs="Times New Roman" w:hint="eastAsia"/>
      </w:rPr>
      <w:t>本</w:t>
    </w:r>
    <w:r w:rsidRPr="00DD7FD7">
      <w:rPr>
        <w:rFonts w:ascii="Times New Roman" w:eastAsia="宋体" w:hAnsi="Times New Roman" w:cs="Times New Roman"/>
      </w:rPr>
      <w:t>-(2021-2022-2)-MATH2401-1-</w:t>
    </w:r>
    <w:r w:rsidRPr="00DD7FD7">
      <w:rPr>
        <w:rFonts w:ascii="Times New Roman" w:eastAsia="宋体" w:hAnsi="Times New Roman" w:cs="Times New Roman"/>
      </w:rPr>
      <w:t>抽象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2123D6">
      <w:rPr>
        <w:rFonts w:ascii="Times New Roman" w:eastAsia="宋体" w:hAnsi="Times New Roman" w:cs="Times New Roman" w:hint="eastAsia"/>
        <w:noProof/>
      </w:rPr>
      <w:t>致谢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4F0DD1" w:rsidRPr="00943C60" w:rsidRDefault="004F0DD1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7" name="图片 7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4F0DD1" w:rsidRDefault="004F0DD1" w:rsidP="00E26F2C">
    <w:pPr>
      <w:pStyle w:val="a6"/>
      <w:rPr>
        <w:rFonts w:ascii="Times New Roman" w:eastAsia="宋体" w:hAnsi="Times New Roman" w:cs="Times New Roman"/>
      </w:rPr>
    </w:pPr>
  </w:p>
  <w:p w14:paraId="23ACD25E" w14:textId="56A86A79" w:rsidR="004F0DD1" w:rsidRPr="00E26F2C" w:rsidRDefault="004F0DD1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Pr="00DD7FD7">
      <w:rPr>
        <w:rFonts w:ascii="Times New Roman" w:eastAsia="宋体" w:hAnsi="Times New Roman" w:cs="Times New Roman" w:hint="eastAsia"/>
      </w:rPr>
      <w:t>本</w:t>
    </w:r>
    <w:r w:rsidRPr="00DD7FD7">
      <w:rPr>
        <w:rFonts w:ascii="Times New Roman" w:eastAsia="宋体" w:hAnsi="Times New Roman" w:cs="Times New Roman"/>
      </w:rPr>
      <w:t>-(2021-2022-2)-MATH2401-1-</w:t>
    </w:r>
    <w:r w:rsidRPr="00DD7FD7">
      <w:rPr>
        <w:rFonts w:ascii="Times New Roman" w:eastAsia="宋体" w:hAnsi="Times New Roman" w:cs="Times New Roman"/>
      </w:rPr>
      <w:t>抽象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t>Referenc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5306"/>
        </w:tabs>
        <w:ind w:leftChars="800" w:left="5306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7t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f0tzvztajz0f21evdr25e22ttfdrdv9d50te&quot;&gt;My EndNote Library&lt;record-ids&gt;&lt;item&gt;1&lt;/item&gt;&lt;/record-ids&gt;&lt;/item&gt;&lt;/Libraries&gt;"/>
  </w:docVars>
  <w:rsids>
    <w:rsidRoot w:val="00D93D45"/>
    <w:rsid w:val="0000071C"/>
    <w:rsid w:val="00003DA5"/>
    <w:rsid w:val="000055A6"/>
    <w:rsid w:val="00011AE6"/>
    <w:rsid w:val="000122DD"/>
    <w:rsid w:val="0001428C"/>
    <w:rsid w:val="00014831"/>
    <w:rsid w:val="00015D2D"/>
    <w:rsid w:val="00020554"/>
    <w:rsid w:val="00020D3E"/>
    <w:rsid w:val="00022D3D"/>
    <w:rsid w:val="0002489E"/>
    <w:rsid w:val="00024C43"/>
    <w:rsid w:val="000253C8"/>
    <w:rsid w:val="00027177"/>
    <w:rsid w:val="00033E5C"/>
    <w:rsid w:val="00034195"/>
    <w:rsid w:val="00035292"/>
    <w:rsid w:val="00042BED"/>
    <w:rsid w:val="00042D6E"/>
    <w:rsid w:val="0004405E"/>
    <w:rsid w:val="00046BA2"/>
    <w:rsid w:val="000547B5"/>
    <w:rsid w:val="00055E79"/>
    <w:rsid w:val="00057098"/>
    <w:rsid w:val="00057986"/>
    <w:rsid w:val="0006036C"/>
    <w:rsid w:val="00060796"/>
    <w:rsid w:val="00060B85"/>
    <w:rsid w:val="00061624"/>
    <w:rsid w:val="00062095"/>
    <w:rsid w:val="000644E7"/>
    <w:rsid w:val="0006613A"/>
    <w:rsid w:val="00070B1B"/>
    <w:rsid w:val="000710F5"/>
    <w:rsid w:val="000756D5"/>
    <w:rsid w:val="0008202A"/>
    <w:rsid w:val="0008288C"/>
    <w:rsid w:val="00084BC9"/>
    <w:rsid w:val="00085F10"/>
    <w:rsid w:val="0008604F"/>
    <w:rsid w:val="000871EA"/>
    <w:rsid w:val="0008769E"/>
    <w:rsid w:val="00087DCF"/>
    <w:rsid w:val="000900F4"/>
    <w:rsid w:val="000912DC"/>
    <w:rsid w:val="00092708"/>
    <w:rsid w:val="0009511D"/>
    <w:rsid w:val="00096009"/>
    <w:rsid w:val="00097C5F"/>
    <w:rsid w:val="000A0F67"/>
    <w:rsid w:val="000A21EB"/>
    <w:rsid w:val="000A39B8"/>
    <w:rsid w:val="000A5BB0"/>
    <w:rsid w:val="000B0CC5"/>
    <w:rsid w:val="000B1F8C"/>
    <w:rsid w:val="000B357B"/>
    <w:rsid w:val="000B42CC"/>
    <w:rsid w:val="000C1738"/>
    <w:rsid w:val="000C515B"/>
    <w:rsid w:val="000C5641"/>
    <w:rsid w:val="000C5F70"/>
    <w:rsid w:val="000C6D8D"/>
    <w:rsid w:val="000D2871"/>
    <w:rsid w:val="000D6F72"/>
    <w:rsid w:val="000E1913"/>
    <w:rsid w:val="000E34D5"/>
    <w:rsid w:val="000E7423"/>
    <w:rsid w:val="000F0255"/>
    <w:rsid w:val="000F0926"/>
    <w:rsid w:val="000F46A5"/>
    <w:rsid w:val="000F4BEC"/>
    <w:rsid w:val="0010060D"/>
    <w:rsid w:val="001020F4"/>
    <w:rsid w:val="0010215F"/>
    <w:rsid w:val="0010529D"/>
    <w:rsid w:val="001062E8"/>
    <w:rsid w:val="00107C34"/>
    <w:rsid w:val="001127E3"/>
    <w:rsid w:val="00113349"/>
    <w:rsid w:val="001217EE"/>
    <w:rsid w:val="00122718"/>
    <w:rsid w:val="00122783"/>
    <w:rsid w:val="00123357"/>
    <w:rsid w:val="001347DF"/>
    <w:rsid w:val="001363CC"/>
    <w:rsid w:val="001502E9"/>
    <w:rsid w:val="00151FF6"/>
    <w:rsid w:val="00153A12"/>
    <w:rsid w:val="001552F1"/>
    <w:rsid w:val="001647EA"/>
    <w:rsid w:val="00164A5E"/>
    <w:rsid w:val="00166030"/>
    <w:rsid w:val="00167417"/>
    <w:rsid w:val="0017033C"/>
    <w:rsid w:val="00170BD9"/>
    <w:rsid w:val="00175A1B"/>
    <w:rsid w:val="0017656A"/>
    <w:rsid w:val="00176628"/>
    <w:rsid w:val="00182F27"/>
    <w:rsid w:val="00185EFD"/>
    <w:rsid w:val="00186A76"/>
    <w:rsid w:val="00193B67"/>
    <w:rsid w:val="00197340"/>
    <w:rsid w:val="001A7B2A"/>
    <w:rsid w:val="001B30A2"/>
    <w:rsid w:val="001B74C9"/>
    <w:rsid w:val="001B7AC9"/>
    <w:rsid w:val="001C0C84"/>
    <w:rsid w:val="001C1202"/>
    <w:rsid w:val="001C2A48"/>
    <w:rsid w:val="001C3BBF"/>
    <w:rsid w:val="001C491D"/>
    <w:rsid w:val="001C7031"/>
    <w:rsid w:val="001C7053"/>
    <w:rsid w:val="001C73A7"/>
    <w:rsid w:val="001D2CA5"/>
    <w:rsid w:val="001D5264"/>
    <w:rsid w:val="001D66C9"/>
    <w:rsid w:val="001D7774"/>
    <w:rsid w:val="001D7FC3"/>
    <w:rsid w:val="001E073F"/>
    <w:rsid w:val="001E3FD9"/>
    <w:rsid w:val="001E58FC"/>
    <w:rsid w:val="001E5BBD"/>
    <w:rsid w:val="001F3BF3"/>
    <w:rsid w:val="001F3DE9"/>
    <w:rsid w:val="001F58E8"/>
    <w:rsid w:val="001F6CB2"/>
    <w:rsid w:val="002008D7"/>
    <w:rsid w:val="002029E3"/>
    <w:rsid w:val="00202C59"/>
    <w:rsid w:val="00204EAA"/>
    <w:rsid w:val="0020529A"/>
    <w:rsid w:val="00206B2E"/>
    <w:rsid w:val="00211748"/>
    <w:rsid w:val="002123D6"/>
    <w:rsid w:val="00213F24"/>
    <w:rsid w:val="002155E4"/>
    <w:rsid w:val="00224259"/>
    <w:rsid w:val="00230C5E"/>
    <w:rsid w:val="00234E56"/>
    <w:rsid w:val="002354A9"/>
    <w:rsid w:val="002354E4"/>
    <w:rsid w:val="002363A2"/>
    <w:rsid w:val="0023648B"/>
    <w:rsid w:val="0023708E"/>
    <w:rsid w:val="00246FF3"/>
    <w:rsid w:val="002521FF"/>
    <w:rsid w:val="00252888"/>
    <w:rsid w:val="002557F6"/>
    <w:rsid w:val="00255BAF"/>
    <w:rsid w:val="0026007E"/>
    <w:rsid w:val="00261D34"/>
    <w:rsid w:val="00263054"/>
    <w:rsid w:val="0026585C"/>
    <w:rsid w:val="00265A3B"/>
    <w:rsid w:val="00267332"/>
    <w:rsid w:val="002746DC"/>
    <w:rsid w:val="00275B31"/>
    <w:rsid w:val="00281BC9"/>
    <w:rsid w:val="002822A9"/>
    <w:rsid w:val="0028294B"/>
    <w:rsid w:val="00283C64"/>
    <w:rsid w:val="002958CE"/>
    <w:rsid w:val="00295F21"/>
    <w:rsid w:val="002979FA"/>
    <w:rsid w:val="002A04A5"/>
    <w:rsid w:val="002A27B2"/>
    <w:rsid w:val="002A3CB9"/>
    <w:rsid w:val="002A3E55"/>
    <w:rsid w:val="002A4496"/>
    <w:rsid w:val="002A57CA"/>
    <w:rsid w:val="002B1A3A"/>
    <w:rsid w:val="002B3068"/>
    <w:rsid w:val="002C3011"/>
    <w:rsid w:val="002C312A"/>
    <w:rsid w:val="002C3185"/>
    <w:rsid w:val="002C34D0"/>
    <w:rsid w:val="002C405D"/>
    <w:rsid w:val="002C42B2"/>
    <w:rsid w:val="002C4748"/>
    <w:rsid w:val="002C7921"/>
    <w:rsid w:val="002D2351"/>
    <w:rsid w:val="002D28DB"/>
    <w:rsid w:val="002D2C79"/>
    <w:rsid w:val="002D587D"/>
    <w:rsid w:val="002E2C50"/>
    <w:rsid w:val="002E2ED3"/>
    <w:rsid w:val="002F4BB4"/>
    <w:rsid w:val="002F5965"/>
    <w:rsid w:val="002F700C"/>
    <w:rsid w:val="00302AE5"/>
    <w:rsid w:val="00304183"/>
    <w:rsid w:val="0030491C"/>
    <w:rsid w:val="0031019E"/>
    <w:rsid w:val="00311D55"/>
    <w:rsid w:val="00314782"/>
    <w:rsid w:val="00314A97"/>
    <w:rsid w:val="00316E8A"/>
    <w:rsid w:val="003175D5"/>
    <w:rsid w:val="00322D20"/>
    <w:rsid w:val="003251B2"/>
    <w:rsid w:val="0032795D"/>
    <w:rsid w:val="00330FFF"/>
    <w:rsid w:val="003356BE"/>
    <w:rsid w:val="003434B9"/>
    <w:rsid w:val="00343683"/>
    <w:rsid w:val="00343DB5"/>
    <w:rsid w:val="003449C3"/>
    <w:rsid w:val="00347617"/>
    <w:rsid w:val="0035231C"/>
    <w:rsid w:val="00354FFB"/>
    <w:rsid w:val="00361D57"/>
    <w:rsid w:val="00365AF1"/>
    <w:rsid w:val="00367212"/>
    <w:rsid w:val="003673BD"/>
    <w:rsid w:val="003674ED"/>
    <w:rsid w:val="00367597"/>
    <w:rsid w:val="003754D2"/>
    <w:rsid w:val="00375708"/>
    <w:rsid w:val="00375846"/>
    <w:rsid w:val="0038172F"/>
    <w:rsid w:val="00381A48"/>
    <w:rsid w:val="00383C1C"/>
    <w:rsid w:val="00385573"/>
    <w:rsid w:val="00385DF3"/>
    <w:rsid w:val="00387770"/>
    <w:rsid w:val="00393816"/>
    <w:rsid w:val="003A04D2"/>
    <w:rsid w:val="003A08FC"/>
    <w:rsid w:val="003A0AD3"/>
    <w:rsid w:val="003A2864"/>
    <w:rsid w:val="003A2C8E"/>
    <w:rsid w:val="003A340E"/>
    <w:rsid w:val="003A3EF9"/>
    <w:rsid w:val="003A5FA8"/>
    <w:rsid w:val="003B06BE"/>
    <w:rsid w:val="003B34F1"/>
    <w:rsid w:val="003B48E1"/>
    <w:rsid w:val="003B4ACA"/>
    <w:rsid w:val="003B50E6"/>
    <w:rsid w:val="003B7455"/>
    <w:rsid w:val="003C152F"/>
    <w:rsid w:val="003C3251"/>
    <w:rsid w:val="003C52DE"/>
    <w:rsid w:val="003C5D3C"/>
    <w:rsid w:val="003C7FC8"/>
    <w:rsid w:val="003D4C58"/>
    <w:rsid w:val="003D4D88"/>
    <w:rsid w:val="003D59B4"/>
    <w:rsid w:val="003D6738"/>
    <w:rsid w:val="003D72A8"/>
    <w:rsid w:val="003E0613"/>
    <w:rsid w:val="003E2892"/>
    <w:rsid w:val="003E4412"/>
    <w:rsid w:val="003E6583"/>
    <w:rsid w:val="003E70D3"/>
    <w:rsid w:val="003E7C84"/>
    <w:rsid w:val="003F18B6"/>
    <w:rsid w:val="003F2DAD"/>
    <w:rsid w:val="003F4BE5"/>
    <w:rsid w:val="003F6EA4"/>
    <w:rsid w:val="003F78DF"/>
    <w:rsid w:val="003F7AB8"/>
    <w:rsid w:val="0040066E"/>
    <w:rsid w:val="00401740"/>
    <w:rsid w:val="004018E0"/>
    <w:rsid w:val="004049B8"/>
    <w:rsid w:val="004153ED"/>
    <w:rsid w:val="00420B27"/>
    <w:rsid w:val="00423430"/>
    <w:rsid w:val="00426013"/>
    <w:rsid w:val="00426AD0"/>
    <w:rsid w:val="00431B46"/>
    <w:rsid w:val="00432C03"/>
    <w:rsid w:val="0043322D"/>
    <w:rsid w:val="00434196"/>
    <w:rsid w:val="0043577F"/>
    <w:rsid w:val="0043753D"/>
    <w:rsid w:val="00437829"/>
    <w:rsid w:val="00442BD1"/>
    <w:rsid w:val="00443934"/>
    <w:rsid w:val="004507D5"/>
    <w:rsid w:val="004523CD"/>
    <w:rsid w:val="0045571A"/>
    <w:rsid w:val="00455905"/>
    <w:rsid w:val="00455993"/>
    <w:rsid w:val="00457184"/>
    <w:rsid w:val="004576BE"/>
    <w:rsid w:val="004603A6"/>
    <w:rsid w:val="00460E58"/>
    <w:rsid w:val="00462E19"/>
    <w:rsid w:val="00467564"/>
    <w:rsid w:val="004701F8"/>
    <w:rsid w:val="00470609"/>
    <w:rsid w:val="00471BC2"/>
    <w:rsid w:val="004741A3"/>
    <w:rsid w:val="004776E2"/>
    <w:rsid w:val="0048206B"/>
    <w:rsid w:val="004821F9"/>
    <w:rsid w:val="00482538"/>
    <w:rsid w:val="00483B97"/>
    <w:rsid w:val="00483E86"/>
    <w:rsid w:val="004844BD"/>
    <w:rsid w:val="00484DA9"/>
    <w:rsid w:val="00484EA8"/>
    <w:rsid w:val="00485181"/>
    <w:rsid w:val="00490D92"/>
    <w:rsid w:val="0049398A"/>
    <w:rsid w:val="004943B0"/>
    <w:rsid w:val="0049454C"/>
    <w:rsid w:val="00494D47"/>
    <w:rsid w:val="004961E7"/>
    <w:rsid w:val="00497FD8"/>
    <w:rsid w:val="004A01E6"/>
    <w:rsid w:val="004A60FD"/>
    <w:rsid w:val="004B51B8"/>
    <w:rsid w:val="004B62BF"/>
    <w:rsid w:val="004C6035"/>
    <w:rsid w:val="004C6BA8"/>
    <w:rsid w:val="004D0156"/>
    <w:rsid w:val="004D09F2"/>
    <w:rsid w:val="004D45B1"/>
    <w:rsid w:val="004D5F05"/>
    <w:rsid w:val="004D73F4"/>
    <w:rsid w:val="004E2363"/>
    <w:rsid w:val="004E4371"/>
    <w:rsid w:val="004E4C12"/>
    <w:rsid w:val="004E5134"/>
    <w:rsid w:val="004E77F1"/>
    <w:rsid w:val="004F0DD1"/>
    <w:rsid w:val="004F15C3"/>
    <w:rsid w:val="004F2540"/>
    <w:rsid w:val="004F372E"/>
    <w:rsid w:val="00500B29"/>
    <w:rsid w:val="00500C20"/>
    <w:rsid w:val="00502F01"/>
    <w:rsid w:val="0050398F"/>
    <w:rsid w:val="00505D24"/>
    <w:rsid w:val="00512322"/>
    <w:rsid w:val="00512441"/>
    <w:rsid w:val="0051476A"/>
    <w:rsid w:val="005160A9"/>
    <w:rsid w:val="00521687"/>
    <w:rsid w:val="00521868"/>
    <w:rsid w:val="005227CE"/>
    <w:rsid w:val="0052320E"/>
    <w:rsid w:val="0052482C"/>
    <w:rsid w:val="00526994"/>
    <w:rsid w:val="00527A61"/>
    <w:rsid w:val="00534321"/>
    <w:rsid w:val="00534B6D"/>
    <w:rsid w:val="00535BCA"/>
    <w:rsid w:val="00545783"/>
    <w:rsid w:val="00546C9E"/>
    <w:rsid w:val="00546F6E"/>
    <w:rsid w:val="0055127F"/>
    <w:rsid w:val="00562856"/>
    <w:rsid w:val="0056292E"/>
    <w:rsid w:val="00562AC9"/>
    <w:rsid w:val="00563091"/>
    <w:rsid w:val="005632FC"/>
    <w:rsid w:val="005746A3"/>
    <w:rsid w:val="00574711"/>
    <w:rsid w:val="00581CD4"/>
    <w:rsid w:val="005824FE"/>
    <w:rsid w:val="00582E31"/>
    <w:rsid w:val="00595051"/>
    <w:rsid w:val="005A2047"/>
    <w:rsid w:val="005A265F"/>
    <w:rsid w:val="005A36BA"/>
    <w:rsid w:val="005A50C8"/>
    <w:rsid w:val="005B09BE"/>
    <w:rsid w:val="005B0F18"/>
    <w:rsid w:val="005B133F"/>
    <w:rsid w:val="005B18C8"/>
    <w:rsid w:val="005B357A"/>
    <w:rsid w:val="005B43DC"/>
    <w:rsid w:val="005B6927"/>
    <w:rsid w:val="005B6C8F"/>
    <w:rsid w:val="005B7740"/>
    <w:rsid w:val="005C10CD"/>
    <w:rsid w:val="005C3253"/>
    <w:rsid w:val="005C6429"/>
    <w:rsid w:val="005C6C1D"/>
    <w:rsid w:val="005D237F"/>
    <w:rsid w:val="005D3267"/>
    <w:rsid w:val="005D502D"/>
    <w:rsid w:val="005D5267"/>
    <w:rsid w:val="005D5FAD"/>
    <w:rsid w:val="005D7F05"/>
    <w:rsid w:val="005E1213"/>
    <w:rsid w:val="005E1A2C"/>
    <w:rsid w:val="005E5D18"/>
    <w:rsid w:val="005E7EA8"/>
    <w:rsid w:val="005F092C"/>
    <w:rsid w:val="005F2756"/>
    <w:rsid w:val="005F340C"/>
    <w:rsid w:val="005F55CA"/>
    <w:rsid w:val="005F5655"/>
    <w:rsid w:val="005F65E7"/>
    <w:rsid w:val="00600146"/>
    <w:rsid w:val="00600CDA"/>
    <w:rsid w:val="00601D05"/>
    <w:rsid w:val="00603DC9"/>
    <w:rsid w:val="006049A7"/>
    <w:rsid w:val="00610074"/>
    <w:rsid w:val="006117E4"/>
    <w:rsid w:val="00614131"/>
    <w:rsid w:val="00615CEA"/>
    <w:rsid w:val="006176F4"/>
    <w:rsid w:val="006218B3"/>
    <w:rsid w:val="006226A4"/>
    <w:rsid w:val="00626340"/>
    <w:rsid w:val="00626968"/>
    <w:rsid w:val="006302FB"/>
    <w:rsid w:val="00630E46"/>
    <w:rsid w:val="00633446"/>
    <w:rsid w:val="00634A9E"/>
    <w:rsid w:val="00635C68"/>
    <w:rsid w:val="00635E37"/>
    <w:rsid w:val="0064103B"/>
    <w:rsid w:val="00645F59"/>
    <w:rsid w:val="00646B52"/>
    <w:rsid w:val="006471EB"/>
    <w:rsid w:val="00650ACF"/>
    <w:rsid w:val="00651D05"/>
    <w:rsid w:val="0065289A"/>
    <w:rsid w:val="00652A07"/>
    <w:rsid w:val="00655EBE"/>
    <w:rsid w:val="006572BD"/>
    <w:rsid w:val="00662EFC"/>
    <w:rsid w:val="00663D32"/>
    <w:rsid w:val="00664E1E"/>
    <w:rsid w:val="00665EB9"/>
    <w:rsid w:val="00667DA9"/>
    <w:rsid w:val="00667FAA"/>
    <w:rsid w:val="00672D90"/>
    <w:rsid w:val="00673F08"/>
    <w:rsid w:val="0067441E"/>
    <w:rsid w:val="00675EF0"/>
    <w:rsid w:val="00682B09"/>
    <w:rsid w:val="00683169"/>
    <w:rsid w:val="006831C7"/>
    <w:rsid w:val="00683BA8"/>
    <w:rsid w:val="00691A2C"/>
    <w:rsid w:val="00692475"/>
    <w:rsid w:val="00693A0B"/>
    <w:rsid w:val="00695C67"/>
    <w:rsid w:val="0069788C"/>
    <w:rsid w:val="006A0667"/>
    <w:rsid w:val="006A3F5B"/>
    <w:rsid w:val="006B186C"/>
    <w:rsid w:val="006B1B0C"/>
    <w:rsid w:val="006B28AE"/>
    <w:rsid w:val="006B3409"/>
    <w:rsid w:val="006B3B72"/>
    <w:rsid w:val="006B5A82"/>
    <w:rsid w:val="006B6F1B"/>
    <w:rsid w:val="006C0AEC"/>
    <w:rsid w:val="006C3CCC"/>
    <w:rsid w:val="006C607B"/>
    <w:rsid w:val="006C707B"/>
    <w:rsid w:val="006D10BF"/>
    <w:rsid w:val="006D272A"/>
    <w:rsid w:val="006D2A87"/>
    <w:rsid w:val="006D58B4"/>
    <w:rsid w:val="006E5ED9"/>
    <w:rsid w:val="006E637B"/>
    <w:rsid w:val="006E7921"/>
    <w:rsid w:val="006F1970"/>
    <w:rsid w:val="006F2AEC"/>
    <w:rsid w:val="006F4242"/>
    <w:rsid w:val="006F6194"/>
    <w:rsid w:val="007022C0"/>
    <w:rsid w:val="007023A4"/>
    <w:rsid w:val="007027C9"/>
    <w:rsid w:val="0070305B"/>
    <w:rsid w:val="00703C32"/>
    <w:rsid w:val="00704774"/>
    <w:rsid w:val="007058A6"/>
    <w:rsid w:val="0071143F"/>
    <w:rsid w:val="007156AA"/>
    <w:rsid w:val="007170B6"/>
    <w:rsid w:val="007203BD"/>
    <w:rsid w:val="00727677"/>
    <w:rsid w:val="00730FC8"/>
    <w:rsid w:val="00732074"/>
    <w:rsid w:val="007349F7"/>
    <w:rsid w:val="00736098"/>
    <w:rsid w:val="00737296"/>
    <w:rsid w:val="0074345A"/>
    <w:rsid w:val="00743F0C"/>
    <w:rsid w:val="00745552"/>
    <w:rsid w:val="00746BE0"/>
    <w:rsid w:val="00751BC9"/>
    <w:rsid w:val="00751CF9"/>
    <w:rsid w:val="00751F0B"/>
    <w:rsid w:val="00752604"/>
    <w:rsid w:val="00752EC4"/>
    <w:rsid w:val="007534C4"/>
    <w:rsid w:val="007541DE"/>
    <w:rsid w:val="00754790"/>
    <w:rsid w:val="00755D82"/>
    <w:rsid w:val="00756F07"/>
    <w:rsid w:val="00764635"/>
    <w:rsid w:val="007653A2"/>
    <w:rsid w:val="00767506"/>
    <w:rsid w:val="00770EB3"/>
    <w:rsid w:val="0077644F"/>
    <w:rsid w:val="00776AF4"/>
    <w:rsid w:val="00776B46"/>
    <w:rsid w:val="0078003D"/>
    <w:rsid w:val="00780EC4"/>
    <w:rsid w:val="00782D35"/>
    <w:rsid w:val="007834A6"/>
    <w:rsid w:val="007837E0"/>
    <w:rsid w:val="00785965"/>
    <w:rsid w:val="007911E9"/>
    <w:rsid w:val="00794EA5"/>
    <w:rsid w:val="00795EEF"/>
    <w:rsid w:val="00796107"/>
    <w:rsid w:val="007A0235"/>
    <w:rsid w:val="007A3425"/>
    <w:rsid w:val="007A5143"/>
    <w:rsid w:val="007A520C"/>
    <w:rsid w:val="007A6060"/>
    <w:rsid w:val="007A7126"/>
    <w:rsid w:val="007A7ED3"/>
    <w:rsid w:val="007B0C35"/>
    <w:rsid w:val="007B1B09"/>
    <w:rsid w:val="007B4670"/>
    <w:rsid w:val="007B6D23"/>
    <w:rsid w:val="007B7552"/>
    <w:rsid w:val="007C02B4"/>
    <w:rsid w:val="007C03B9"/>
    <w:rsid w:val="007C79A9"/>
    <w:rsid w:val="007D1296"/>
    <w:rsid w:val="007D4258"/>
    <w:rsid w:val="007D53AA"/>
    <w:rsid w:val="007D53D9"/>
    <w:rsid w:val="007E12A1"/>
    <w:rsid w:val="007E4988"/>
    <w:rsid w:val="007E7503"/>
    <w:rsid w:val="007F04C1"/>
    <w:rsid w:val="007F0B0B"/>
    <w:rsid w:val="007F229C"/>
    <w:rsid w:val="007F3821"/>
    <w:rsid w:val="007F4FC0"/>
    <w:rsid w:val="008012EF"/>
    <w:rsid w:val="008028EB"/>
    <w:rsid w:val="00804C53"/>
    <w:rsid w:val="00804DC6"/>
    <w:rsid w:val="00806986"/>
    <w:rsid w:val="00811F99"/>
    <w:rsid w:val="008129B3"/>
    <w:rsid w:val="00812AD0"/>
    <w:rsid w:val="00815C31"/>
    <w:rsid w:val="008216D7"/>
    <w:rsid w:val="008221CF"/>
    <w:rsid w:val="00824756"/>
    <w:rsid w:val="00824AC5"/>
    <w:rsid w:val="00831C97"/>
    <w:rsid w:val="00832366"/>
    <w:rsid w:val="0083271C"/>
    <w:rsid w:val="008328FC"/>
    <w:rsid w:val="00834F89"/>
    <w:rsid w:val="00837C7A"/>
    <w:rsid w:val="00840662"/>
    <w:rsid w:val="00863AE8"/>
    <w:rsid w:val="00866AFB"/>
    <w:rsid w:val="00866F96"/>
    <w:rsid w:val="00867BA6"/>
    <w:rsid w:val="00867E78"/>
    <w:rsid w:val="00870D14"/>
    <w:rsid w:val="00873C3F"/>
    <w:rsid w:val="008757C5"/>
    <w:rsid w:val="00876918"/>
    <w:rsid w:val="00887768"/>
    <w:rsid w:val="008929E4"/>
    <w:rsid w:val="00893203"/>
    <w:rsid w:val="008932BA"/>
    <w:rsid w:val="00894549"/>
    <w:rsid w:val="00895435"/>
    <w:rsid w:val="00895D59"/>
    <w:rsid w:val="008A0DCF"/>
    <w:rsid w:val="008A1698"/>
    <w:rsid w:val="008A1BC1"/>
    <w:rsid w:val="008A68CC"/>
    <w:rsid w:val="008B03D6"/>
    <w:rsid w:val="008B0D17"/>
    <w:rsid w:val="008B2B8C"/>
    <w:rsid w:val="008B40BC"/>
    <w:rsid w:val="008B4F78"/>
    <w:rsid w:val="008B5311"/>
    <w:rsid w:val="008B6EC9"/>
    <w:rsid w:val="008B70E9"/>
    <w:rsid w:val="008C3A5D"/>
    <w:rsid w:val="008C501E"/>
    <w:rsid w:val="008C7647"/>
    <w:rsid w:val="008D13F1"/>
    <w:rsid w:val="008E0A54"/>
    <w:rsid w:val="008E3B88"/>
    <w:rsid w:val="008E6484"/>
    <w:rsid w:val="008E67CF"/>
    <w:rsid w:val="008E70F9"/>
    <w:rsid w:val="008F3317"/>
    <w:rsid w:val="008F4CC2"/>
    <w:rsid w:val="008F4E74"/>
    <w:rsid w:val="008F63BC"/>
    <w:rsid w:val="008F6C77"/>
    <w:rsid w:val="008F6ECF"/>
    <w:rsid w:val="008F7C8E"/>
    <w:rsid w:val="008F7F6A"/>
    <w:rsid w:val="0090125B"/>
    <w:rsid w:val="00903878"/>
    <w:rsid w:val="00904FB2"/>
    <w:rsid w:val="00905F37"/>
    <w:rsid w:val="00917E02"/>
    <w:rsid w:val="009206F6"/>
    <w:rsid w:val="009219F5"/>
    <w:rsid w:val="00922FFC"/>
    <w:rsid w:val="009237DF"/>
    <w:rsid w:val="009253D4"/>
    <w:rsid w:val="009266E8"/>
    <w:rsid w:val="00926D2C"/>
    <w:rsid w:val="00926F62"/>
    <w:rsid w:val="0093142D"/>
    <w:rsid w:val="00931AF7"/>
    <w:rsid w:val="00933D67"/>
    <w:rsid w:val="00936722"/>
    <w:rsid w:val="009402B0"/>
    <w:rsid w:val="009433A7"/>
    <w:rsid w:val="00943C60"/>
    <w:rsid w:val="00945BA5"/>
    <w:rsid w:val="009469E3"/>
    <w:rsid w:val="00946CCE"/>
    <w:rsid w:val="0095296D"/>
    <w:rsid w:val="009569A4"/>
    <w:rsid w:val="00960269"/>
    <w:rsid w:val="009628DD"/>
    <w:rsid w:val="00962F95"/>
    <w:rsid w:val="009641B4"/>
    <w:rsid w:val="00966455"/>
    <w:rsid w:val="00971191"/>
    <w:rsid w:val="009734D1"/>
    <w:rsid w:val="00974514"/>
    <w:rsid w:val="009747B0"/>
    <w:rsid w:val="00976029"/>
    <w:rsid w:val="009853D9"/>
    <w:rsid w:val="00990246"/>
    <w:rsid w:val="009942A6"/>
    <w:rsid w:val="00997787"/>
    <w:rsid w:val="009A11C5"/>
    <w:rsid w:val="009A340D"/>
    <w:rsid w:val="009A67B0"/>
    <w:rsid w:val="009A7094"/>
    <w:rsid w:val="009A74B3"/>
    <w:rsid w:val="009A7FC0"/>
    <w:rsid w:val="009B1CCF"/>
    <w:rsid w:val="009B2596"/>
    <w:rsid w:val="009B3632"/>
    <w:rsid w:val="009B4E5D"/>
    <w:rsid w:val="009C0ECE"/>
    <w:rsid w:val="009C32B1"/>
    <w:rsid w:val="009C44A4"/>
    <w:rsid w:val="009D2A35"/>
    <w:rsid w:val="009D328D"/>
    <w:rsid w:val="009D34E4"/>
    <w:rsid w:val="009D4BF2"/>
    <w:rsid w:val="009D50B5"/>
    <w:rsid w:val="009D544D"/>
    <w:rsid w:val="009D6F80"/>
    <w:rsid w:val="009E0F25"/>
    <w:rsid w:val="009E368D"/>
    <w:rsid w:val="009E5973"/>
    <w:rsid w:val="009E6A1E"/>
    <w:rsid w:val="009F1CC9"/>
    <w:rsid w:val="009F214A"/>
    <w:rsid w:val="009F4DAF"/>
    <w:rsid w:val="009F5428"/>
    <w:rsid w:val="00A00D76"/>
    <w:rsid w:val="00A00E9E"/>
    <w:rsid w:val="00A02065"/>
    <w:rsid w:val="00A037E8"/>
    <w:rsid w:val="00A038EF"/>
    <w:rsid w:val="00A06EB2"/>
    <w:rsid w:val="00A07C18"/>
    <w:rsid w:val="00A12AC5"/>
    <w:rsid w:val="00A1392A"/>
    <w:rsid w:val="00A143BB"/>
    <w:rsid w:val="00A21DCF"/>
    <w:rsid w:val="00A227C9"/>
    <w:rsid w:val="00A22888"/>
    <w:rsid w:val="00A24717"/>
    <w:rsid w:val="00A24776"/>
    <w:rsid w:val="00A26A2B"/>
    <w:rsid w:val="00A278E3"/>
    <w:rsid w:val="00A3192C"/>
    <w:rsid w:val="00A32235"/>
    <w:rsid w:val="00A32602"/>
    <w:rsid w:val="00A36221"/>
    <w:rsid w:val="00A372A9"/>
    <w:rsid w:val="00A419DD"/>
    <w:rsid w:val="00A449AB"/>
    <w:rsid w:val="00A5392D"/>
    <w:rsid w:val="00A5468C"/>
    <w:rsid w:val="00A5671D"/>
    <w:rsid w:val="00A57A2B"/>
    <w:rsid w:val="00A6282E"/>
    <w:rsid w:val="00A65AB8"/>
    <w:rsid w:val="00A6649A"/>
    <w:rsid w:val="00A66B41"/>
    <w:rsid w:val="00A67360"/>
    <w:rsid w:val="00A70D9B"/>
    <w:rsid w:val="00A713D6"/>
    <w:rsid w:val="00A7220A"/>
    <w:rsid w:val="00A74236"/>
    <w:rsid w:val="00A75576"/>
    <w:rsid w:val="00A75EFC"/>
    <w:rsid w:val="00A76360"/>
    <w:rsid w:val="00A772EA"/>
    <w:rsid w:val="00A8040B"/>
    <w:rsid w:val="00A81AE8"/>
    <w:rsid w:val="00A83CB6"/>
    <w:rsid w:val="00A84EFD"/>
    <w:rsid w:val="00A90CBD"/>
    <w:rsid w:val="00A92544"/>
    <w:rsid w:val="00AA02E8"/>
    <w:rsid w:val="00AA085A"/>
    <w:rsid w:val="00AA1DBF"/>
    <w:rsid w:val="00AA653D"/>
    <w:rsid w:val="00AA6585"/>
    <w:rsid w:val="00AA74E5"/>
    <w:rsid w:val="00AB1E21"/>
    <w:rsid w:val="00AB30F8"/>
    <w:rsid w:val="00AB376A"/>
    <w:rsid w:val="00AB378E"/>
    <w:rsid w:val="00AB7291"/>
    <w:rsid w:val="00AB7C1E"/>
    <w:rsid w:val="00AC0BA1"/>
    <w:rsid w:val="00AC0FD6"/>
    <w:rsid w:val="00AC1EA8"/>
    <w:rsid w:val="00AC4B80"/>
    <w:rsid w:val="00AC5574"/>
    <w:rsid w:val="00AC69A4"/>
    <w:rsid w:val="00AC71B8"/>
    <w:rsid w:val="00AD229A"/>
    <w:rsid w:val="00AD7D7D"/>
    <w:rsid w:val="00AE0545"/>
    <w:rsid w:val="00AE5A11"/>
    <w:rsid w:val="00AF12EF"/>
    <w:rsid w:val="00AF2119"/>
    <w:rsid w:val="00AF221E"/>
    <w:rsid w:val="00AF2ED7"/>
    <w:rsid w:val="00AF4694"/>
    <w:rsid w:val="00B00464"/>
    <w:rsid w:val="00B005D3"/>
    <w:rsid w:val="00B02BFC"/>
    <w:rsid w:val="00B04128"/>
    <w:rsid w:val="00B102BD"/>
    <w:rsid w:val="00B1276F"/>
    <w:rsid w:val="00B14520"/>
    <w:rsid w:val="00B1547C"/>
    <w:rsid w:val="00B163FA"/>
    <w:rsid w:val="00B2083B"/>
    <w:rsid w:val="00B21ED0"/>
    <w:rsid w:val="00B3242C"/>
    <w:rsid w:val="00B33D82"/>
    <w:rsid w:val="00B36838"/>
    <w:rsid w:val="00B3764D"/>
    <w:rsid w:val="00B40580"/>
    <w:rsid w:val="00B42660"/>
    <w:rsid w:val="00B45936"/>
    <w:rsid w:val="00B46AC0"/>
    <w:rsid w:val="00B507D1"/>
    <w:rsid w:val="00B50C9C"/>
    <w:rsid w:val="00B54075"/>
    <w:rsid w:val="00B55744"/>
    <w:rsid w:val="00B5647B"/>
    <w:rsid w:val="00B6358E"/>
    <w:rsid w:val="00B65A30"/>
    <w:rsid w:val="00B661F5"/>
    <w:rsid w:val="00B743BA"/>
    <w:rsid w:val="00B76972"/>
    <w:rsid w:val="00B800A8"/>
    <w:rsid w:val="00B8030D"/>
    <w:rsid w:val="00B837B3"/>
    <w:rsid w:val="00B84B11"/>
    <w:rsid w:val="00B86014"/>
    <w:rsid w:val="00B8623C"/>
    <w:rsid w:val="00B87FCF"/>
    <w:rsid w:val="00B91C8C"/>
    <w:rsid w:val="00B9381D"/>
    <w:rsid w:val="00B94023"/>
    <w:rsid w:val="00BA0F7B"/>
    <w:rsid w:val="00BA3ED1"/>
    <w:rsid w:val="00BA4C27"/>
    <w:rsid w:val="00BA574E"/>
    <w:rsid w:val="00BB11DF"/>
    <w:rsid w:val="00BB397E"/>
    <w:rsid w:val="00BB4703"/>
    <w:rsid w:val="00BB542E"/>
    <w:rsid w:val="00BB56E7"/>
    <w:rsid w:val="00BC3D25"/>
    <w:rsid w:val="00BC54E7"/>
    <w:rsid w:val="00BC64F7"/>
    <w:rsid w:val="00BD04DD"/>
    <w:rsid w:val="00BD112E"/>
    <w:rsid w:val="00BD1379"/>
    <w:rsid w:val="00BD435F"/>
    <w:rsid w:val="00BD6483"/>
    <w:rsid w:val="00BE443C"/>
    <w:rsid w:val="00BE47D7"/>
    <w:rsid w:val="00BE4843"/>
    <w:rsid w:val="00BF094A"/>
    <w:rsid w:val="00BF4D56"/>
    <w:rsid w:val="00BF53D5"/>
    <w:rsid w:val="00C019B4"/>
    <w:rsid w:val="00C048D9"/>
    <w:rsid w:val="00C05A58"/>
    <w:rsid w:val="00C05F57"/>
    <w:rsid w:val="00C07113"/>
    <w:rsid w:val="00C10E76"/>
    <w:rsid w:val="00C1205B"/>
    <w:rsid w:val="00C12944"/>
    <w:rsid w:val="00C21EC6"/>
    <w:rsid w:val="00C22838"/>
    <w:rsid w:val="00C230F0"/>
    <w:rsid w:val="00C23E48"/>
    <w:rsid w:val="00C2554F"/>
    <w:rsid w:val="00C3104B"/>
    <w:rsid w:val="00C37864"/>
    <w:rsid w:val="00C41436"/>
    <w:rsid w:val="00C477DD"/>
    <w:rsid w:val="00C50E78"/>
    <w:rsid w:val="00C516A7"/>
    <w:rsid w:val="00C521D1"/>
    <w:rsid w:val="00C5298F"/>
    <w:rsid w:val="00C52D3F"/>
    <w:rsid w:val="00C54953"/>
    <w:rsid w:val="00C573AA"/>
    <w:rsid w:val="00C575C9"/>
    <w:rsid w:val="00C61356"/>
    <w:rsid w:val="00C61E8E"/>
    <w:rsid w:val="00C64FEB"/>
    <w:rsid w:val="00C659CC"/>
    <w:rsid w:val="00C66B14"/>
    <w:rsid w:val="00C702F5"/>
    <w:rsid w:val="00C72C09"/>
    <w:rsid w:val="00C74C96"/>
    <w:rsid w:val="00C7504D"/>
    <w:rsid w:val="00C836FB"/>
    <w:rsid w:val="00C84B23"/>
    <w:rsid w:val="00C852D9"/>
    <w:rsid w:val="00C85519"/>
    <w:rsid w:val="00C86201"/>
    <w:rsid w:val="00C91356"/>
    <w:rsid w:val="00C9187F"/>
    <w:rsid w:val="00C9287B"/>
    <w:rsid w:val="00CA5E74"/>
    <w:rsid w:val="00CA69F6"/>
    <w:rsid w:val="00CA6EA5"/>
    <w:rsid w:val="00CB0E1A"/>
    <w:rsid w:val="00CB2ED1"/>
    <w:rsid w:val="00CB36AD"/>
    <w:rsid w:val="00CB49D1"/>
    <w:rsid w:val="00CB5420"/>
    <w:rsid w:val="00CC1A9B"/>
    <w:rsid w:val="00CC1BEB"/>
    <w:rsid w:val="00CC20C9"/>
    <w:rsid w:val="00CC34EE"/>
    <w:rsid w:val="00CC4F3E"/>
    <w:rsid w:val="00CC731C"/>
    <w:rsid w:val="00CD0104"/>
    <w:rsid w:val="00CD085E"/>
    <w:rsid w:val="00CD0934"/>
    <w:rsid w:val="00CD0DE8"/>
    <w:rsid w:val="00CD6205"/>
    <w:rsid w:val="00CE0303"/>
    <w:rsid w:val="00CE159B"/>
    <w:rsid w:val="00CE23F6"/>
    <w:rsid w:val="00CE2E0B"/>
    <w:rsid w:val="00CE2F76"/>
    <w:rsid w:val="00CE30EE"/>
    <w:rsid w:val="00CE36CB"/>
    <w:rsid w:val="00CE3FD4"/>
    <w:rsid w:val="00CE5638"/>
    <w:rsid w:val="00CE73D5"/>
    <w:rsid w:val="00CE7C31"/>
    <w:rsid w:val="00CF2D87"/>
    <w:rsid w:val="00CF398D"/>
    <w:rsid w:val="00CF3F30"/>
    <w:rsid w:val="00CF5F90"/>
    <w:rsid w:val="00D0098F"/>
    <w:rsid w:val="00D05237"/>
    <w:rsid w:val="00D05FC6"/>
    <w:rsid w:val="00D12DC5"/>
    <w:rsid w:val="00D218CD"/>
    <w:rsid w:val="00D22197"/>
    <w:rsid w:val="00D232C1"/>
    <w:rsid w:val="00D24905"/>
    <w:rsid w:val="00D25A90"/>
    <w:rsid w:val="00D3184F"/>
    <w:rsid w:val="00D40332"/>
    <w:rsid w:val="00D42182"/>
    <w:rsid w:val="00D42E43"/>
    <w:rsid w:val="00D4393A"/>
    <w:rsid w:val="00D43E2B"/>
    <w:rsid w:val="00D43F55"/>
    <w:rsid w:val="00D44C9D"/>
    <w:rsid w:val="00D45B2E"/>
    <w:rsid w:val="00D50D14"/>
    <w:rsid w:val="00D51098"/>
    <w:rsid w:val="00D51FF0"/>
    <w:rsid w:val="00D52622"/>
    <w:rsid w:val="00D529AD"/>
    <w:rsid w:val="00D54953"/>
    <w:rsid w:val="00D57F5F"/>
    <w:rsid w:val="00D605B0"/>
    <w:rsid w:val="00D62E07"/>
    <w:rsid w:val="00D64A65"/>
    <w:rsid w:val="00D706A0"/>
    <w:rsid w:val="00D70CAD"/>
    <w:rsid w:val="00D719F4"/>
    <w:rsid w:val="00D736DA"/>
    <w:rsid w:val="00D7430D"/>
    <w:rsid w:val="00D75C84"/>
    <w:rsid w:val="00D83131"/>
    <w:rsid w:val="00D856FB"/>
    <w:rsid w:val="00D90CE0"/>
    <w:rsid w:val="00D91BE1"/>
    <w:rsid w:val="00D93D45"/>
    <w:rsid w:val="00D96A83"/>
    <w:rsid w:val="00D96E97"/>
    <w:rsid w:val="00D979C5"/>
    <w:rsid w:val="00DA1BEA"/>
    <w:rsid w:val="00DA1FAB"/>
    <w:rsid w:val="00DA219E"/>
    <w:rsid w:val="00DA6E27"/>
    <w:rsid w:val="00DA7EE1"/>
    <w:rsid w:val="00DB1915"/>
    <w:rsid w:val="00DB2053"/>
    <w:rsid w:val="00DB2733"/>
    <w:rsid w:val="00DB2D87"/>
    <w:rsid w:val="00DB35F9"/>
    <w:rsid w:val="00DB6F83"/>
    <w:rsid w:val="00DC1E56"/>
    <w:rsid w:val="00DC2D05"/>
    <w:rsid w:val="00DC3E6C"/>
    <w:rsid w:val="00DD0000"/>
    <w:rsid w:val="00DD0D85"/>
    <w:rsid w:val="00DD4EE0"/>
    <w:rsid w:val="00DD7E20"/>
    <w:rsid w:val="00DD7FD7"/>
    <w:rsid w:val="00DF3513"/>
    <w:rsid w:val="00DF5AAB"/>
    <w:rsid w:val="00DF779E"/>
    <w:rsid w:val="00E006B2"/>
    <w:rsid w:val="00E02842"/>
    <w:rsid w:val="00E05665"/>
    <w:rsid w:val="00E05FF1"/>
    <w:rsid w:val="00E130E8"/>
    <w:rsid w:val="00E1356A"/>
    <w:rsid w:val="00E13D5D"/>
    <w:rsid w:val="00E1505F"/>
    <w:rsid w:val="00E15CFE"/>
    <w:rsid w:val="00E16C0B"/>
    <w:rsid w:val="00E178CC"/>
    <w:rsid w:val="00E21365"/>
    <w:rsid w:val="00E22A18"/>
    <w:rsid w:val="00E26F2C"/>
    <w:rsid w:val="00E271F2"/>
    <w:rsid w:val="00E315B7"/>
    <w:rsid w:val="00E347C1"/>
    <w:rsid w:val="00E363DB"/>
    <w:rsid w:val="00E37DF0"/>
    <w:rsid w:val="00E40F0F"/>
    <w:rsid w:val="00E44EAB"/>
    <w:rsid w:val="00E4704B"/>
    <w:rsid w:val="00E47211"/>
    <w:rsid w:val="00E51E47"/>
    <w:rsid w:val="00E53392"/>
    <w:rsid w:val="00E54239"/>
    <w:rsid w:val="00E54377"/>
    <w:rsid w:val="00E56170"/>
    <w:rsid w:val="00E57E1A"/>
    <w:rsid w:val="00E60A50"/>
    <w:rsid w:val="00E61F80"/>
    <w:rsid w:val="00E63053"/>
    <w:rsid w:val="00E6380E"/>
    <w:rsid w:val="00E70D68"/>
    <w:rsid w:val="00E719C1"/>
    <w:rsid w:val="00E71BD3"/>
    <w:rsid w:val="00E72125"/>
    <w:rsid w:val="00E7767D"/>
    <w:rsid w:val="00E80948"/>
    <w:rsid w:val="00E8191E"/>
    <w:rsid w:val="00E81FB1"/>
    <w:rsid w:val="00E827A0"/>
    <w:rsid w:val="00E866AE"/>
    <w:rsid w:val="00E86DA4"/>
    <w:rsid w:val="00E87A89"/>
    <w:rsid w:val="00E91A37"/>
    <w:rsid w:val="00E9543D"/>
    <w:rsid w:val="00E975C4"/>
    <w:rsid w:val="00EA13DE"/>
    <w:rsid w:val="00EA26CB"/>
    <w:rsid w:val="00EA66FE"/>
    <w:rsid w:val="00EA69C7"/>
    <w:rsid w:val="00EA6CB8"/>
    <w:rsid w:val="00EB0D57"/>
    <w:rsid w:val="00EB70B6"/>
    <w:rsid w:val="00EC0D85"/>
    <w:rsid w:val="00EC1B79"/>
    <w:rsid w:val="00EC253B"/>
    <w:rsid w:val="00EC383B"/>
    <w:rsid w:val="00EC3B13"/>
    <w:rsid w:val="00EC46DE"/>
    <w:rsid w:val="00EC7578"/>
    <w:rsid w:val="00ED042C"/>
    <w:rsid w:val="00ED5875"/>
    <w:rsid w:val="00ED59AA"/>
    <w:rsid w:val="00ED5CD6"/>
    <w:rsid w:val="00ED5F89"/>
    <w:rsid w:val="00ED6E57"/>
    <w:rsid w:val="00EE693D"/>
    <w:rsid w:val="00EE78F9"/>
    <w:rsid w:val="00EF0CDC"/>
    <w:rsid w:val="00EF2AFB"/>
    <w:rsid w:val="00EF3057"/>
    <w:rsid w:val="00EF33E8"/>
    <w:rsid w:val="00EF6D86"/>
    <w:rsid w:val="00EF74BC"/>
    <w:rsid w:val="00F0073C"/>
    <w:rsid w:val="00F00FFB"/>
    <w:rsid w:val="00F13B8C"/>
    <w:rsid w:val="00F13E16"/>
    <w:rsid w:val="00F15A61"/>
    <w:rsid w:val="00F16AF1"/>
    <w:rsid w:val="00F17A46"/>
    <w:rsid w:val="00F2062B"/>
    <w:rsid w:val="00F2492E"/>
    <w:rsid w:val="00F270F2"/>
    <w:rsid w:val="00F31C20"/>
    <w:rsid w:val="00F35C19"/>
    <w:rsid w:val="00F40C13"/>
    <w:rsid w:val="00F41B9D"/>
    <w:rsid w:val="00F50400"/>
    <w:rsid w:val="00F529C7"/>
    <w:rsid w:val="00F52EA0"/>
    <w:rsid w:val="00F60541"/>
    <w:rsid w:val="00F60777"/>
    <w:rsid w:val="00F61390"/>
    <w:rsid w:val="00F640D8"/>
    <w:rsid w:val="00F644C3"/>
    <w:rsid w:val="00F64A4D"/>
    <w:rsid w:val="00F67524"/>
    <w:rsid w:val="00F70F85"/>
    <w:rsid w:val="00F719D4"/>
    <w:rsid w:val="00F73DD9"/>
    <w:rsid w:val="00F76810"/>
    <w:rsid w:val="00F852AB"/>
    <w:rsid w:val="00F86A46"/>
    <w:rsid w:val="00F87CD2"/>
    <w:rsid w:val="00F90138"/>
    <w:rsid w:val="00F934F9"/>
    <w:rsid w:val="00F9449D"/>
    <w:rsid w:val="00F94FFD"/>
    <w:rsid w:val="00F96D88"/>
    <w:rsid w:val="00FA4164"/>
    <w:rsid w:val="00FA6BF8"/>
    <w:rsid w:val="00FB41B9"/>
    <w:rsid w:val="00FB6CA5"/>
    <w:rsid w:val="00FC0562"/>
    <w:rsid w:val="00FC15B4"/>
    <w:rsid w:val="00FC1D75"/>
    <w:rsid w:val="00FC3BC3"/>
    <w:rsid w:val="00FC678A"/>
    <w:rsid w:val="00FD2B4A"/>
    <w:rsid w:val="00FD5067"/>
    <w:rsid w:val="00FD7252"/>
    <w:rsid w:val="00FE01FB"/>
    <w:rsid w:val="00FE1DE4"/>
    <w:rsid w:val="00FE233A"/>
    <w:rsid w:val="00FE267D"/>
    <w:rsid w:val="00FE2CE1"/>
    <w:rsid w:val="00FE2F72"/>
    <w:rsid w:val="00FE40BC"/>
    <w:rsid w:val="00FE4D6B"/>
    <w:rsid w:val="00FE6174"/>
    <w:rsid w:val="00FF16E9"/>
    <w:rsid w:val="00FF587A"/>
    <w:rsid w:val="00FF7D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B21ED0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B21ED0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B21ED0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B21ED0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Times New Roman" w:eastAsia="宋体" w:hAnsi="Times New Roman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B21ED0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B21ED0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B21ED0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B21ED0"/>
    <w:rPr>
      <w:rFonts w:ascii="Times New Roman" w:eastAsia="宋体" w:hAnsi="Times New Roman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  <w:style w:type="paragraph" w:customStyle="1" w:styleId="afffff6">
    <w:name w:val="例"/>
    <w:basedOn w:val="a2"/>
    <w:link w:val="afffff7"/>
    <w:qFormat/>
    <w:rsid w:val="0049454C"/>
    <w:rPr>
      <w:rFonts w:eastAsia="黑体"/>
      <w:b/>
    </w:rPr>
  </w:style>
  <w:style w:type="character" w:customStyle="1" w:styleId="afffff7">
    <w:name w:val="例 字符"/>
    <w:basedOn w:val="af0"/>
    <w:link w:val="afffff6"/>
    <w:rsid w:val="0049454C"/>
    <w:rPr>
      <w:rFonts w:ascii="Times New Roman" w:eastAsia="黑体" w:hAnsi="Times New Roman" w:cs="Times New Roman"/>
      <w:b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477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4486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739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6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419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33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2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04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48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89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297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66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07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641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09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7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15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235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7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94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47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63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0510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43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2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37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10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81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220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46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39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67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415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7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9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35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84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3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20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1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06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79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916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3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87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50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7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29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13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97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4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8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8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952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8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63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6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33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112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33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651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880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54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824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10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8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76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494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914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93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08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048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258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1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42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378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48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7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35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304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05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913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83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505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963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64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8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06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38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1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9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344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40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45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00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033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74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18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18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72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94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187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91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774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oter" Target="foot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0CAA1566-2109-4BCA-A2BF-1133B84A8E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1</TotalTime>
  <Pages>7</Pages>
  <Words>1200</Words>
  <Characters>6844</Characters>
  <Application>Microsoft Office Word</Application>
  <DocSecurity>0</DocSecurity>
  <Lines>57</Lines>
  <Paragraphs>16</Paragraphs>
  <ScaleCrop>false</ScaleCrop>
  <Company/>
  <LinksUpToDate>false</LinksUpToDate>
  <CharactersWithSpaces>80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347</cp:revision>
  <cp:lastPrinted>2022-03-16T12:44:00Z</cp:lastPrinted>
  <dcterms:created xsi:type="dcterms:W3CDTF">2022-04-18T16:37:00Z</dcterms:created>
  <dcterms:modified xsi:type="dcterms:W3CDTF">2022-04-19T05:09:00Z</dcterms:modified>
</cp:coreProperties>
</file>